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B63F0" w14:textId="77777777" w:rsidR="00C76392" w:rsidRDefault="00C76392" w:rsidP="00C76392">
      <w:pPr>
        <w:spacing w:line="276" w:lineRule="auto"/>
        <w:jc w:val="center"/>
        <w:rPr>
          <w:b/>
        </w:rPr>
      </w:pPr>
      <w:r w:rsidRPr="008816DE">
        <w:rPr>
          <w:b/>
        </w:rPr>
        <w:t>Ambient temperature affects mammalian predator-prey interactions in an African savanna</w:t>
      </w:r>
    </w:p>
    <w:p w14:paraId="188198A6" w14:textId="799E600D" w:rsidR="00EC0DAE" w:rsidRPr="007C2A70" w:rsidRDefault="00EC0DAE" w:rsidP="007C2A70">
      <w:pPr>
        <w:pStyle w:val="Heading1"/>
      </w:pPr>
      <w:r w:rsidRPr="007C2A70">
        <w:t>Abstract</w:t>
      </w:r>
    </w:p>
    <w:p w14:paraId="5AD4BD0A" w14:textId="4868EEF1" w:rsidR="005639EB" w:rsidRDefault="00B63AD7" w:rsidP="00622DDC">
      <w:pPr>
        <w:spacing w:line="360" w:lineRule="auto"/>
      </w:pPr>
      <w:r>
        <w:t>In</w:t>
      </w:r>
      <w:r w:rsidR="00243579">
        <w:t xml:space="preserve"> response to high </w:t>
      </w:r>
      <w:r w:rsidR="000A7A29">
        <w:t xml:space="preserve">ambient </w:t>
      </w:r>
      <w:r w:rsidR="00243579">
        <w:t xml:space="preserve">temperatures, </w:t>
      </w:r>
      <w:r>
        <w:t xml:space="preserve">individuals alter their resource use by </w:t>
      </w:r>
      <w:r w:rsidR="00243579" w:rsidRPr="007C2A70">
        <w:t xml:space="preserve">curtailing foraging time, </w:t>
      </w:r>
      <w:r w:rsidR="00243579">
        <w:t xml:space="preserve">seeking cooler microclimates, choosing different foods, increasing water intake, </w:t>
      </w:r>
      <w:r>
        <w:t xml:space="preserve">and </w:t>
      </w:r>
      <w:r w:rsidR="00243579" w:rsidRPr="007C2A70">
        <w:t xml:space="preserve">switching from diurnal to nocturnal </w:t>
      </w:r>
      <w:r>
        <w:t>activity</w:t>
      </w:r>
      <w:r w:rsidR="004F6210">
        <w:t xml:space="preserve">. These shifts enable them </w:t>
      </w:r>
      <w:r w:rsidR="00243579">
        <w:t xml:space="preserve">to more effectively </w:t>
      </w:r>
      <w:r w:rsidR="004F6210">
        <w:t xml:space="preserve">thermoregulate </w:t>
      </w:r>
      <w:r w:rsidR="00243579">
        <w:t xml:space="preserve">in the face of </w:t>
      </w:r>
      <w:r w:rsidR="004509D8">
        <w:t xml:space="preserve">a </w:t>
      </w:r>
      <w:r w:rsidR="006E4C2B">
        <w:t xml:space="preserve">high </w:t>
      </w:r>
      <w:r w:rsidR="004509D8">
        <w:t>heat load</w:t>
      </w:r>
      <w:r w:rsidR="00243579">
        <w:t>.</w:t>
      </w:r>
      <w:r w:rsidR="00243579" w:rsidRPr="007C2A70">
        <w:t xml:space="preserve"> </w:t>
      </w:r>
      <w:r>
        <w:t>During hot weather, such b</w:t>
      </w:r>
      <w:r w:rsidR="004F6210">
        <w:t>ehavioural</w:t>
      </w:r>
      <w:r w:rsidR="00243579">
        <w:t xml:space="preserve"> shifts</w:t>
      </w:r>
      <w:r w:rsidR="004F6210">
        <w:t xml:space="preserve"> </w:t>
      </w:r>
      <w:r w:rsidR="00243579">
        <w:t xml:space="preserve">are likely to impact </w:t>
      </w:r>
      <w:r>
        <w:t>predator-prey interactions</w:t>
      </w:r>
      <w:r w:rsidR="00243579">
        <w:t xml:space="preserve">, with predation risk </w:t>
      </w:r>
      <w:r>
        <w:t>arising from the joint</w:t>
      </w:r>
      <w:r w:rsidR="00243579">
        <w:t xml:space="preserve"> </w:t>
      </w:r>
      <w:r w:rsidR="004F6210">
        <w:t xml:space="preserve">responses of </w:t>
      </w:r>
      <w:r w:rsidR="00243579">
        <w:t xml:space="preserve">predator and prey to </w:t>
      </w:r>
      <w:r w:rsidR="006E4C2B">
        <w:t xml:space="preserve">weather </w:t>
      </w:r>
      <w:r w:rsidR="00243579">
        <w:t>conditions.</w:t>
      </w:r>
      <w:r w:rsidR="00622DDC">
        <w:t xml:space="preserve"> </w:t>
      </w:r>
    </w:p>
    <w:p w14:paraId="710EA963" w14:textId="1E11DD87" w:rsidR="00E23B7D" w:rsidRDefault="004F6210" w:rsidP="00BE39EA">
      <w:pPr>
        <w:spacing w:line="360" w:lineRule="auto"/>
      </w:pPr>
      <w:r>
        <w:t xml:space="preserve">We investigated how ambient temperature impacted predator-prey interactions in a three-species system comprising one predator, the African wild dog </w:t>
      </w:r>
      <w:r w:rsidRPr="007C2A70">
        <w:t>(</w:t>
      </w:r>
      <w:r w:rsidRPr="00622DDC">
        <w:rPr>
          <w:i/>
          <w:iCs/>
        </w:rPr>
        <w:t>Lycaon pictus</w:t>
      </w:r>
      <w:r w:rsidRPr="007C2A70">
        <w:t>)</w:t>
      </w:r>
      <w:r>
        <w:t xml:space="preserve">, and two prey species, </w:t>
      </w:r>
      <w:r w:rsidR="00F26790">
        <w:t>ca. 5</w:t>
      </w:r>
      <w:r w:rsidR="000137CF">
        <w:t xml:space="preserve"> </w:t>
      </w:r>
      <w:r w:rsidR="00F26790">
        <w:t xml:space="preserve">kg </w:t>
      </w:r>
      <w:r w:rsidR="000C771F">
        <w:t xml:space="preserve">dik-diks </w:t>
      </w:r>
      <w:r w:rsidRPr="007C2A70">
        <w:t>(</w:t>
      </w:r>
      <w:r w:rsidRPr="00622DDC">
        <w:rPr>
          <w:i/>
          <w:iCs/>
        </w:rPr>
        <w:t xml:space="preserve">Madoqua </w:t>
      </w:r>
      <w:proofErr w:type="spellStart"/>
      <w:r w:rsidRPr="00622DDC">
        <w:rPr>
          <w:i/>
          <w:iCs/>
        </w:rPr>
        <w:t>guentheri</w:t>
      </w:r>
      <w:proofErr w:type="spellEnd"/>
      <w:r w:rsidRPr="007C2A70">
        <w:t>)</w:t>
      </w:r>
      <w:r>
        <w:t xml:space="preserve"> and </w:t>
      </w:r>
      <w:r w:rsidR="00F26790">
        <w:t>ca. 40</w:t>
      </w:r>
      <w:r w:rsidR="000137CF">
        <w:t xml:space="preserve"> </w:t>
      </w:r>
      <w:r w:rsidR="00F26790">
        <w:t xml:space="preserve">kg </w:t>
      </w:r>
      <w:r w:rsidRPr="007C2A70">
        <w:t>impala (</w:t>
      </w:r>
      <w:r w:rsidRPr="00622DDC">
        <w:rPr>
          <w:i/>
          <w:iCs/>
        </w:rPr>
        <w:t>Aepyceros melampus</w:t>
      </w:r>
      <w:r w:rsidRPr="007C2A70">
        <w:t>)</w:t>
      </w:r>
      <w:r>
        <w:t>.</w:t>
      </w:r>
      <w:r w:rsidR="00BE39EA">
        <w:t xml:space="preserve"> </w:t>
      </w:r>
      <w:r>
        <w:t xml:space="preserve">We </w:t>
      </w:r>
      <w:r w:rsidR="00DF07D9">
        <w:t>suggest</w:t>
      </w:r>
      <w:r>
        <w:t xml:space="preserve"> predator-prey dynamics </w:t>
      </w:r>
      <w:r w:rsidR="005F21AF">
        <w:t xml:space="preserve">could </w:t>
      </w:r>
      <w:r>
        <w:t>change in three ways. First</w:t>
      </w:r>
      <w:r w:rsidR="007F6110">
        <w:t>ly</w:t>
      </w:r>
      <w:r>
        <w:t xml:space="preserve">, we predicted African wild dog activity would be reduced when daytime temperatures were higher, </w:t>
      </w:r>
      <w:r w:rsidR="00DF07D9">
        <w:t>an</w:t>
      </w:r>
      <w:r w:rsidR="005F3119">
        <w:t>d that</w:t>
      </w:r>
      <w:r w:rsidR="00DF07D9">
        <w:t xml:space="preserve"> this would lead</w:t>
      </w:r>
      <w:r>
        <w:t xml:space="preserve"> to increased predation on abundant </w:t>
      </w:r>
      <w:r w:rsidR="00381A1D">
        <w:t>dik-dik</w:t>
      </w:r>
      <w:r w:rsidR="000A7A29">
        <w:t>s</w:t>
      </w:r>
      <w:r>
        <w:t xml:space="preserve"> over less abundant impala. Secondly, we predicted</w:t>
      </w:r>
      <w:r w:rsidR="008816DE">
        <w:t xml:space="preserve"> </w:t>
      </w:r>
      <w:r>
        <w:t>that</w:t>
      </w:r>
      <w:r w:rsidR="00753222">
        <w:t xml:space="preserve"> as impala in habit more open areas they </w:t>
      </w:r>
      <w:r>
        <w:t xml:space="preserve">would </w:t>
      </w:r>
      <w:r w:rsidR="00F26790">
        <w:t>seek shade more than dik-dik</w:t>
      </w:r>
      <w:r w:rsidR="000A7A29">
        <w:t>s</w:t>
      </w:r>
      <w:r>
        <w:t xml:space="preserve">, </w:t>
      </w:r>
      <w:r w:rsidR="00F26790">
        <w:t xml:space="preserve">attracting </w:t>
      </w:r>
      <w:r w:rsidR="000A7A29">
        <w:t xml:space="preserve">impala </w:t>
      </w:r>
      <w:r w:rsidR="00F26790">
        <w:t xml:space="preserve">to areas with </w:t>
      </w:r>
      <w:r w:rsidR="00DD0E72">
        <w:t>reduced visibility</w:t>
      </w:r>
      <w:r w:rsidR="006D4489">
        <w:t xml:space="preserve"> - </w:t>
      </w:r>
      <w:r w:rsidR="00F26790">
        <w:t>increasing their risk of predation</w:t>
      </w:r>
      <w:r>
        <w:t xml:space="preserve">. </w:t>
      </w:r>
      <w:r w:rsidR="006306AC">
        <w:t>Thirdly,</w:t>
      </w:r>
      <w:r w:rsidR="006D4489">
        <w:t xml:space="preserve"> we</w:t>
      </w:r>
      <w:r w:rsidR="006306AC">
        <w:t xml:space="preserve"> </w:t>
      </w:r>
      <w:r w:rsidR="00E23B7D">
        <w:t>investigated whether</w:t>
      </w:r>
      <w:r w:rsidRPr="007C2A70">
        <w:t xml:space="preserve"> </w:t>
      </w:r>
      <w:r>
        <w:t xml:space="preserve">difficulties of dissipating metabolic heat during chases at high ambient temperatures would affect </w:t>
      </w:r>
      <w:r w:rsidRPr="007C2A70">
        <w:t>impala</w:t>
      </w:r>
      <w:r>
        <w:t xml:space="preserve"> more than </w:t>
      </w:r>
      <w:r w:rsidR="00381A1D">
        <w:t>dik-dik</w:t>
      </w:r>
      <w:r>
        <w:t>s.</w:t>
      </w:r>
      <w:r w:rsidR="00622DDC">
        <w:t xml:space="preserve"> </w:t>
      </w:r>
    </w:p>
    <w:p w14:paraId="4777A881" w14:textId="59D01479" w:rsidR="00DF07D9" w:rsidRDefault="00F26790" w:rsidP="00BE39EA">
      <w:pPr>
        <w:spacing w:line="360" w:lineRule="auto"/>
      </w:pPr>
      <w:r>
        <w:t xml:space="preserve">Habitat </w:t>
      </w:r>
      <w:r w:rsidR="008816DE">
        <w:t>use</w:t>
      </w:r>
      <w:r>
        <w:t xml:space="preserve"> (by dik-dik</w:t>
      </w:r>
      <w:r w:rsidR="00B92416">
        <w:t>s</w:t>
      </w:r>
      <w:r>
        <w:t xml:space="preserve"> and impala) and activity (of African wild dogs)</w:t>
      </w:r>
      <w:r w:rsidR="004F6210">
        <w:t xml:space="preserve"> changed with temperature </w:t>
      </w:r>
      <w:r w:rsidR="00B92416">
        <w:t>as we</w:t>
      </w:r>
      <w:r>
        <w:t xml:space="preserve"> predict</w:t>
      </w:r>
      <w:r w:rsidR="00B92416">
        <w:t>ed</w:t>
      </w:r>
      <w:r>
        <w:t>. However</w:t>
      </w:r>
      <w:r w:rsidR="004F6210">
        <w:t xml:space="preserve">, </w:t>
      </w:r>
      <w:r>
        <w:t>in contrast to our predictions</w:t>
      </w:r>
      <w:r w:rsidR="006306AC">
        <w:t xml:space="preserve"> that increased habitat overlap would increase predation on impala</w:t>
      </w:r>
      <w:r>
        <w:t xml:space="preserve">, </w:t>
      </w:r>
      <w:r w:rsidR="004F6210">
        <w:t>fewer</w:t>
      </w:r>
      <w:r>
        <w:t xml:space="preserve"> </w:t>
      </w:r>
      <w:r w:rsidR="004F6210" w:rsidRPr="007C2A70">
        <w:t>wild dog scats contain</w:t>
      </w:r>
      <w:r w:rsidR="004F6210">
        <w:t xml:space="preserve">ed </w:t>
      </w:r>
      <w:r w:rsidR="004F6210" w:rsidRPr="007C2A70">
        <w:t xml:space="preserve">impala </w:t>
      </w:r>
      <w:r w:rsidR="004F6210">
        <w:t xml:space="preserve">remains </w:t>
      </w:r>
      <w:r w:rsidR="004F6210" w:rsidRPr="007C2A70">
        <w:t xml:space="preserve">when </w:t>
      </w:r>
      <w:r w:rsidR="004F6210">
        <w:t xml:space="preserve">ambient </w:t>
      </w:r>
      <w:r w:rsidR="004F6210" w:rsidRPr="007C2A70">
        <w:t xml:space="preserve">temperatures were high. </w:t>
      </w:r>
      <w:r w:rsidR="00DF07D9">
        <w:t>Consistent with our hypothesis of optimal foraging in the face of reduced hunting activity by wild dogs, w</w:t>
      </w:r>
      <w:r w:rsidR="004F6210" w:rsidRPr="007C2A70">
        <w:t>ild dogs spent less time hunting on hot days and</w:t>
      </w:r>
      <w:r w:rsidR="00DF07D9">
        <w:t xml:space="preserve"> </w:t>
      </w:r>
      <w:r w:rsidR="004F6210">
        <w:t xml:space="preserve">appeared to </w:t>
      </w:r>
      <w:r w:rsidR="004F6210" w:rsidRPr="007C2A70">
        <w:t>select abundant</w:t>
      </w:r>
      <w:r w:rsidR="004F6210">
        <w:t xml:space="preserve"> </w:t>
      </w:r>
      <w:r w:rsidR="00381A1D">
        <w:t>dik-dik</w:t>
      </w:r>
      <w:r w:rsidR="004F6210">
        <w:t>s</w:t>
      </w:r>
      <w:r w:rsidR="004F6210" w:rsidRPr="007C2A70">
        <w:t xml:space="preserve"> over rarer impala. </w:t>
      </w:r>
      <w:r w:rsidR="004509D8">
        <w:t>Ambient t</w:t>
      </w:r>
      <w:r w:rsidR="004F6210">
        <w:t>emperature can influence predator-prey interactions among endotherms, and studies assuming otherwise should be interpreted with caution</w:t>
      </w:r>
      <w:r w:rsidR="004F6210" w:rsidRPr="007C2A70">
        <w:t>.</w:t>
      </w:r>
    </w:p>
    <w:p w14:paraId="79195524" w14:textId="77777777" w:rsidR="00E23B7D" w:rsidRDefault="00E23B7D" w:rsidP="00BE39EA">
      <w:pPr>
        <w:spacing w:line="360" w:lineRule="auto"/>
      </w:pPr>
    </w:p>
    <w:p w14:paraId="1BB6E49D" w14:textId="62D6A6BF"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rsidR="00381A1D">
        <w:t>dik-dik</w:t>
      </w:r>
      <w:r w:rsidRPr="007C2A70">
        <w:t xml:space="preserve">; habitat </w:t>
      </w:r>
      <w:r w:rsidR="008816DE">
        <w:t>use</w:t>
      </w:r>
      <w:r w:rsidRPr="007C2A70">
        <w:t>;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192B44C1" w:rsidR="00EC0DAE" w:rsidRPr="007C2A70" w:rsidRDefault="00EC0DAE">
      <w:r w:rsidRPr="007C2A70">
        <w:t xml:space="preserve">Climate change </w:t>
      </w:r>
      <w:r w:rsidR="001428EC">
        <w:t xml:space="preserve">is </w:t>
      </w:r>
      <w:r w:rsidRPr="007C2A70">
        <w:t>ha</w:t>
      </w:r>
      <w:r w:rsidR="001428EC">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00381A1D">
        <w:rPr>
          <w:noProof/>
        </w:rPr>
        <w:t xml:space="preserve"> Pacifici et al 2017</w:t>
      </w:r>
      <w:r w:rsidRPr="007C2A70">
        <w:rPr>
          <w:noProof/>
        </w:rPr>
        <w:t>)</w:t>
      </w:r>
      <w:r w:rsidRPr="007C2A70">
        <w:fldChar w:fldCharType="end"/>
      </w:r>
      <w:r w:rsidRPr="007C2A70">
        <w:t>. Meta-analyses suggest that</w:t>
      </w:r>
      <w:r w:rsidR="00C80F00">
        <w:t xml:space="preserve"> many</w:t>
      </w:r>
      <w:r w:rsidRPr="007C2A70">
        <w:t xml:space="preserve"> climate impacts on species operate indirectly</w:t>
      </w:r>
      <w:r w:rsidR="00956092">
        <w:t xml:space="preserve"> </w:t>
      </w:r>
      <w:r w:rsidR="00842464">
        <w:t>by influencing the outcome</w:t>
      </w:r>
      <w:r w:rsidR="0064181A">
        <w:t>s</w:t>
      </w:r>
      <w:r w:rsidRPr="007C2A70">
        <w:t xml:space="preserve"> </w:t>
      </w:r>
      <w:r w:rsidR="00842464">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t>
      </w:r>
      <w:r w:rsidR="00956092">
        <w:t xml:space="preserve">are expected to </w:t>
      </w:r>
      <w:r w:rsidR="00816A18">
        <w:t xml:space="preserve">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68C2ADF0" w14:textId="20C3235D" w:rsidR="00745BE8" w:rsidRDefault="00842464">
      <w:r>
        <w:t>The effects of changing weather conditions on species interactions will be affected by traits, especially those traits linked to metabolism</w:t>
      </w:r>
      <w:r w:rsidR="00DF07D9">
        <w:t>, thermoregulation and osmoregulation</w:t>
      </w:r>
      <w:r>
        <w:t>.</w:t>
      </w:r>
      <w:r w:rsidR="000C771F">
        <w:t xml:space="preserve"> </w:t>
      </w:r>
      <w:r w:rsidR="008D34B1">
        <w:t>E</w:t>
      </w:r>
      <w:r w:rsidR="00E860AB">
        <w:t>ct</w:t>
      </w:r>
      <w:r w:rsidR="005A165C">
        <w:t>otherm</w:t>
      </w:r>
      <w:r w:rsidR="008D34B1">
        <w:t>s</w:t>
      </w:r>
      <w:r w:rsidR="005A165C">
        <w:t xml:space="preserve"> rely </w:t>
      </w:r>
      <w:r w:rsidR="00491DD7">
        <w:t xml:space="preserve">primarily </w:t>
      </w:r>
      <w:r w:rsidR="005A165C">
        <w:t xml:space="preserve">on </w:t>
      </w:r>
      <w:r w:rsidR="008D34B1">
        <w:t>external sources of heat</w:t>
      </w:r>
      <w:r w:rsidR="005A165C">
        <w:t xml:space="preserve"> to regulate their body temperature, meaning that high </w:t>
      </w:r>
      <w:r w:rsidR="00A70C5E">
        <w:t xml:space="preserve">ambient </w:t>
      </w:r>
      <w:r w:rsidR="005A165C">
        <w:t xml:space="preserve">temperatures directly lead to changes in </w:t>
      </w:r>
      <w:r w:rsidR="008D34B1">
        <w:t xml:space="preserve">their </w:t>
      </w:r>
      <w:r w:rsidR="005A165C">
        <w:t>physiology, movement</w:t>
      </w:r>
      <w:r w:rsidR="00CA5586">
        <w:t>,</w:t>
      </w:r>
      <w:r w:rsidR="005A165C">
        <w:t xml:space="preserve"> and behaviour. These i</w:t>
      </w:r>
      <w:r w:rsidR="005A165C" w:rsidRPr="007C2A70">
        <w:t>ndividual behaviour</w:t>
      </w:r>
      <w:r w:rsidR="005A165C">
        <w:t>al shifts</w:t>
      </w:r>
      <w:r w:rsidR="005A165C" w:rsidRPr="007C2A70">
        <w:t xml:space="preserve"> </w:t>
      </w:r>
      <w:r w:rsidR="008D34B1">
        <w:t xml:space="preserve">of ectotherms </w:t>
      </w:r>
      <w:r w:rsidR="005A165C" w:rsidRPr="007C2A70">
        <w:t xml:space="preserve">can drive climate impacts on species interactions. </w:t>
      </w:r>
      <w:r w:rsidR="00EC0DAE" w:rsidRPr="007C2A70">
        <w:t>For examp</w:t>
      </w:r>
      <w:r w:rsidR="00AB0D46">
        <w:t xml:space="preserve">le, </w:t>
      </w:r>
      <w:r w:rsidR="008D34B1">
        <w:t xml:space="preserve">increasing speed of locomotion associated with increasing </w:t>
      </w:r>
      <w:r w:rsidR="00AB0D46">
        <w:t xml:space="preserve">ambient temperatures </w:t>
      </w:r>
      <w:r w:rsidR="008D34B1">
        <w:t>may increase the</w:t>
      </w:r>
      <w:r w:rsidR="00EC0DAE" w:rsidRPr="007C2A70">
        <w:t xml:space="preserve"> efficien</w:t>
      </w:r>
      <w:r w:rsidR="008D34B1">
        <w:t>cy of</w:t>
      </w:r>
      <w:r w:rsidR="00EC0DAE" w:rsidRPr="007C2A70">
        <w:t xml:space="preserve"> predators and </w:t>
      </w:r>
      <w:r w:rsidR="008D34B1">
        <w:t>the escape success of</w:t>
      </w:r>
      <w:r w:rsidR="00EC0DAE" w:rsidRPr="007C2A70">
        <w:t xml:space="preserve">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 </w:instrText>
      </w:r>
      <w:r w:rsidR="00EC0DAE"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DATA </w:instrText>
      </w:r>
      <w:r w:rsidR="00EC0DAE" w:rsidRPr="00CC378F">
        <w:fldChar w:fldCharType="end"/>
      </w:r>
      <w:r w:rsidR="00EC0DAE" w:rsidRPr="007C2A70">
        <w:fldChar w:fldCharType="separate"/>
      </w:r>
      <w:r w:rsidR="00EC0DAE" w:rsidRPr="007C2A70">
        <w:rPr>
          <w:noProof/>
        </w:rPr>
        <w:t>(</w:t>
      </w:r>
      <w:r w:rsidR="00991FD2">
        <w:rPr>
          <w:noProof/>
        </w:rPr>
        <w:t xml:space="preserve">Post et al 1999, Rall et al 2010, </w:t>
      </w:r>
      <w:r w:rsidR="00EC0DAE" w:rsidRPr="007C2A70">
        <w:rPr>
          <w:noProof/>
        </w:rPr>
        <w:t>Dell, Pawar &amp; Savage 2014)</w:t>
      </w:r>
      <w:r w:rsidR="00EC0DAE" w:rsidRPr="007C2A70">
        <w:fldChar w:fldCharType="end"/>
      </w:r>
      <w:r w:rsidR="00EC0DAE" w:rsidRPr="007C2A70">
        <w:t xml:space="preserve">. </w:t>
      </w:r>
      <w:r w:rsidR="0091775D">
        <w:t xml:space="preserve">Because endotherms can regulate their body temperature </w:t>
      </w:r>
      <w:r w:rsidR="004509D8">
        <w:t>independently of ambient temperature</w:t>
      </w:r>
      <w:r w:rsidR="0091775D">
        <w:t>, i</w:t>
      </w:r>
      <w:r w:rsidR="00EC0DAE" w:rsidRPr="007C2A70">
        <w:t xml:space="preserve">t is </w:t>
      </w:r>
      <w:r w:rsidR="001B54F6">
        <w:t>often</w:t>
      </w:r>
      <w:r w:rsidR="001B54F6" w:rsidRPr="007C2A70">
        <w:t xml:space="preserve"> </w:t>
      </w:r>
      <w:r w:rsidR="00EC0DAE" w:rsidRPr="007C2A70">
        <w:t>assumed that</w:t>
      </w:r>
      <w:r w:rsidR="007D7ACC">
        <w:t xml:space="preserve"> </w:t>
      </w:r>
      <w:r w:rsidR="0091775D">
        <w:t xml:space="preserve">predator-prey interactions involving endotherms are relatively unaffected by high </w:t>
      </w:r>
      <w:r w:rsidR="00244DF8">
        <w:t>ambient</w:t>
      </w:r>
      <w:r w:rsidR="00244DF8" w:rsidRPr="007C2A70">
        <w:t xml:space="preserve"> </w:t>
      </w:r>
      <w:r w:rsidR="00EC0DAE" w:rsidRPr="007C2A70">
        <w:t>temperature</w:t>
      </w:r>
      <w:r w:rsidR="0091775D">
        <w:t>s</w:t>
      </w:r>
      <w:r w:rsidR="00EC0DAE" w:rsidRPr="007C2A70">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1B54F6">
        <w:rPr>
          <w:color w:val="000000" w:themeColor="text1"/>
        </w:rPr>
        <w:t>. H</w:t>
      </w:r>
      <w:r w:rsidR="00EC0DAE" w:rsidRPr="007C2A70">
        <w:rPr>
          <w:color w:val="000000" w:themeColor="text1"/>
        </w:rPr>
        <w:t xml:space="preserve">owever, </w:t>
      </w:r>
      <w:r w:rsidR="004509D8">
        <w:rPr>
          <w:color w:val="000000" w:themeColor="text1"/>
        </w:rPr>
        <w:t xml:space="preserve">many </w:t>
      </w:r>
      <w:r w:rsidR="00EC0DAE" w:rsidRPr="007C2A70">
        <w:rPr>
          <w:color w:val="000000" w:themeColor="text1"/>
        </w:rPr>
        <w:t xml:space="preserve">birds and mammals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509D8">
        <w:t>or</w:t>
      </w:r>
      <w:r w:rsidR="00491DD7">
        <w:t xml:space="preserve"> increasing their water intake (Veldhuis et al 2019), </w:t>
      </w:r>
      <w:r w:rsidR="00EC0DAE" w:rsidRPr="007C2A70">
        <w:t xml:space="preserve">all of which are likely to influence </w:t>
      </w:r>
      <w:r w:rsidR="001B54F6">
        <w:t>predator-prey interactions</w:t>
      </w:r>
      <w:r w:rsidR="00EC0DAE" w:rsidRPr="007C2A70">
        <w:t>.</w:t>
      </w:r>
      <w:r w:rsidR="00FE212D">
        <w:t xml:space="preserve"> </w:t>
      </w:r>
      <w:r w:rsidR="00EC0DAE" w:rsidRPr="007C2A70">
        <w:t xml:space="preserve"> </w:t>
      </w:r>
    </w:p>
    <w:p w14:paraId="47A2D285" w14:textId="0C591C6D" w:rsidR="006306AC" w:rsidRDefault="002056A8" w:rsidP="00DF07D9">
      <w:r>
        <w:lastRenderedPageBreak/>
        <w:t>It has been suggested that p</w:t>
      </w:r>
      <w:r w:rsidR="00EC0DAE" w:rsidRPr="007C2A70">
        <w:t>redator-prey interactions involving large-bodied endotherms might be especially sensitive to</w:t>
      </w:r>
      <w:r w:rsidR="00E1196B">
        <w:t xml:space="preserve"> </w:t>
      </w:r>
      <w:r w:rsidR="001B54F6">
        <w:t xml:space="preserve">increasing </w:t>
      </w:r>
      <w:r w:rsidR="007D7ACC">
        <w:t xml:space="preserve">environmental </w:t>
      </w:r>
      <w:r w:rsidR="00EC0DAE" w:rsidRPr="007C2A70">
        <w:t>temperature</w:t>
      </w:r>
      <w:r w:rsidR="00D816B5">
        <w:t>s</w:t>
      </w:r>
      <w:r w:rsidR="00EC0DAE" w:rsidRPr="007C2A70">
        <w:t>, because the low surface-area-to-volume ratios of large animals</w:t>
      </w:r>
      <w:r w:rsidR="001B54F6">
        <w:t xml:space="preserve"> </w:t>
      </w:r>
      <w:r w:rsidR="00EC0DAE" w:rsidRPr="007C2A70">
        <w:t>make</w:t>
      </w:r>
      <w:r w:rsidR="001B54F6">
        <w:t>s</w:t>
      </w:r>
      <w:r w:rsidR="00EC0DAE" w:rsidRPr="007C2A70">
        <w:t xml:space="preserve"> it difficult </w:t>
      </w:r>
      <w:r w:rsidR="004E0B4C">
        <w:t xml:space="preserve">for them </w:t>
      </w:r>
      <w:r w:rsidR="00EC0DAE" w:rsidRPr="007C2A70">
        <w:t xml:space="preserve">to dissipate </w:t>
      </w:r>
      <w:r w:rsidR="004E0B4C">
        <w:t>the</w:t>
      </w:r>
      <w:r w:rsidR="00F265D7">
        <w:t xml:space="preserve"> </w:t>
      </w:r>
      <w:r w:rsidR="00EC0DAE" w:rsidRPr="007C2A70">
        <w:t xml:space="preserve">heat </w:t>
      </w:r>
      <w:r w:rsidR="004E0B4C">
        <w:t xml:space="preserve">load from the environment together with the metabolic heat </w:t>
      </w:r>
      <w:r w:rsidR="00EC0DAE" w:rsidRPr="007C2A70">
        <w:t xml:space="preserve">generated by pursuing or </w:t>
      </w:r>
      <w:r w:rsidR="001B54F6">
        <w:t>escaping</w:t>
      </w:r>
      <w:r w:rsidR="00EC0DAE" w:rsidRPr="007C2A70">
        <w:t xml:space="preserve">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 </w:instrText>
      </w:r>
      <w:r w:rsidR="00EC0DAE"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DATA </w:instrText>
      </w:r>
      <w:r w:rsidR="00EC0DAE" w:rsidRPr="00CC378F">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6306AC">
        <w:rPr>
          <w:noProof/>
        </w:rPr>
        <w:t>, Du Toit and Yemen 2005</w:t>
      </w:r>
      <w:r w:rsidR="00EC0DAE" w:rsidRPr="007C2A70">
        <w:rPr>
          <w:noProof/>
        </w:rPr>
        <w:t>)</w:t>
      </w:r>
      <w:r w:rsidR="00EC0DAE" w:rsidRPr="007C2A70">
        <w:fldChar w:fldCharType="end"/>
      </w:r>
      <w:r w:rsidR="00EC0DAE" w:rsidRPr="007C2A70">
        <w:t xml:space="preserve">. </w:t>
      </w:r>
      <w:r w:rsidR="00FE212D">
        <w:t>If</w:t>
      </w:r>
      <w:r w:rsidR="00194FF8">
        <w:t>, during a chase,</w:t>
      </w:r>
      <w:r w:rsidR="00FE212D">
        <w:t xml:space="preserve"> larger-bodied endotherms are prone to overheating </w:t>
      </w:r>
      <w:r w:rsidR="00194FF8">
        <w:t xml:space="preserve">more rapidly </w:t>
      </w:r>
      <w:r w:rsidR="00FE212D">
        <w:t>than smaller-bodied endotherms, h</w:t>
      </w:r>
      <w:r w:rsidR="00EC0DAE" w:rsidRPr="007C2A70">
        <w:t>igh</w:t>
      </w:r>
      <w:r w:rsidR="00745BE8">
        <w:t>er</w:t>
      </w:r>
      <w:r w:rsidR="00EC0DAE" w:rsidRPr="007C2A70">
        <w:t xml:space="preserve"> ambient temperatures</w:t>
      </w:r>
      <w:r w:rsidR="00745BE8">
        <w:t xml:space="preserve"> </w:t>
      </w:r>
      <w:r w:rsidR="00EC0DAE" w:rsidRPr="007C2A70">
        <w:t xml:space="preserve">might favour </w:t>
      </w:r>
      <w:r w:rsidR="00032B12">
        <w:t>the smaller</w:t>
      </w:r>
      <w:r w:rsidR="00452409">
        <w:t>-</w:t>
      </w:r>
      <w:r w:rsidR="00032B12">
        <w:t xml:space="preserve">sized animal in a predator-prey interaction,  i.e., </w:t>
      </w:r>
      <w:r w:rsidR="00EC0DAE" w:rsidRPr="007C2A70">
        <w:t>prey that are smaller than their predators</w:t>
      </w:r>
      <w:r w:rsidR="00032B12">
        <w:t xml:space="preserve">, </w:t>
      </w:r>
      <w:r w:rsidR="0064181A">
        <w:t xml:space="preserve">and </w:t>
      </w:r>
      <w:r w:rsidR="00745BE8" w:rsidRPr="007C2A70">
        <w:t>predators that are smaller than their prey</w:t>
      </w:r>
      <w:r w:rsidR="004E0B4C">
        <w:t xml:space="preserve"> </w:t>
      </w:r>
      <w:r w:rsidR="004E0B4C" w:rsidRPr="007C2A70">
        <w:fldChar w:fldCharType="begin"/>
      </w:r>
      <w:r w:rsidR="004E0B4C"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0B4C" w:rsidRPr="007C2A70">
        <w:fldChar w:fldCharType="separate"/>
      </w:r>
      <w:r w:rsidR="004E0B4C" w:rsidRPr="007C2A70">
        <w:rPr>
          <w:noProof/>
        </w:rPr>
        <w:t>(Creel</w:t>
      </w:r>
      <w:r w:rsidR="004E0B4C" w:rsidRPr="007C2A70">
        <w:rPr>
          <w:i/>
          <w:noProof/>
        </w:rPr>
        <w:t xml:space="preserve"> et al.</w:t>
      </w:r>
      <w:r w:rsidR="004E0B4C" w:rsidRPr="007C2A70">
        <w:rPr>
          <w:noProof/>
        </w:rPr>
        <w:t xml:space="preserve"> 2016)</w:t>
      </w:r>
      <w:r w:rsidR="004E0B4C" w:rsidRPr="007C2A70">
        <w:fldChar w:fldCharType="end"/>
      </w:r>
      <w:r w:rsidR="00745BE8">
        <w:t xml:space="preserve">. </w:t>
      </w:r>
      <w:r w:rsidR="0064181A">
        <w:t>In this scenario</w:t>
      </w:r>
      <w:r w:rsidR="00452409">
        <w:t xml:space="preserve">, </w:t>
      </w:r>
      <w:r w:rsidR="00DF07D9">
        <w:t>at</w:t>
      </w:r>
      <w:r w:rsidR="00452409">
        <w:t xml:space="preserve"> </w:t>
      </w:r>
      <w:r w:rsidR="00DF07D9">
        <w:t>high</w:t>
      </w:r>
      <w:r w:rsidR="00452409">
        <w:t xml:space="preserve"> ambient temperatures, </w:t>
      </w:r>
      <w:r w:rsidR="00FE212D">
        <w:t xml:space="preserve">predation rates </w:t>
      </w:r>
      <w:r w:rsidR="0064181A">
        <w:t xml:space="preserve">would </w:t>
      </w:r>
      <w:r w:rsidR="00FE212D">
        <w:t xml:space="preserve">be lower </w:t>
      </w:r>
      <w:r w:rsidR="00452409">
        <w:t>when prey are</w:t>
      </w:r>
      <w:r w:rsidR="00CC74AC">
        <w:t xml:space="preserve"> </w:t>
      </w:r>
      <w:r w:rsidR="00745BE8">
        <w:t>smaller than the</w:t>
      </w:r>
      <w:r w:rsidR="0064181A">
        <w:t>ir</w:t>
      </w:r>
      <w:r w:rsidR="00745BE8">
        <w:t xml:space="preserve"> predator, </w:t>
      </w:r>
      <w:r w:rsidR="00FE212D">
        <w:t xml:space="preserve">and higher </w:t>
      </w:r>
      <w:r w:rsidR="00452409">
        <w:t xml:space="preserve">when </w:t>
      </w:r>
      <w:r w:rsidR="00FE212D">
        <w:t xml:space="preserve">prey </w:t>
      </w:r>
      <w:r w:rsidR="00452409">
        <w:t xml:space="preserve">are </w:t>
      </w:r>
      <w:r w:rsidR="00FE212D">
        <w:t>larger than the</w:t>
      </w:r>
      <w:r w:rsidR="0064181A">
        <w:t>ir</w:t>
      </w:r>
      <w:r w:rsidR="00FE212D">
        <w:t xml:space="preserve"> predator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w:t>
      </w:r>
      <w:r w:rsidR="00494840">
        <w:t xml:space="preserve"> </w:t>
      </w:r>
    </w:p>
    <w:p w14:paraId="5AA9CC32" w14:textId="2F704EF5" w:rsidR="00EC0DAE" w:rsidRPr="007C2A70" w:rsidRDefault="006306AC" w:rsidP="00CC378F">
      <w:r>
        <w:t xml:space="preserve">Predictions that larger bodied mammals will be more impacted by high temperatures than smaller bodied mammals </w:t>
      </w:r>
      <w:r w:rsidR="00FE212D">
        <w:t xml:space="preserve">ignore the potential </w:t>
      </w:r>
      <w:r w:rsidR="00623B52">
        <w:t xml:space="preserve">role </w:t>
      </w:r>
      <w:r w:rsidR="002056A8">
        <w:t>of evaporative cooling</w:t>
      </w:r>
      <w:r w:rsidR="00DA4A1A">
        <w:t xml:space="preserve"> in heat dissipation</w:t>
      </w:r>
      <w:r>
        <w:t>, however</w:t>
      </w:r>
      <w:r w:rsidR="002056A8">
        <w:t xml:space="preserve">. </w:t>
      </w:r>
      <w:r w:rsidR="00DF07D9">
        <w:t>Larger</w:t>
      </w:r>
      <w:r w:rsidR="002056A8">
        <w:t xml:space="preserve"> mammal</w:t>
      </w:r>
      <w:r w:rsidR="00623B52">
        <w:t>s</w:t>
      </w:r>
      <w:r w:rsidR="00DF07D9">
        <w:t xml:space="preserve"> rely more</w:t>
      </w:r>
      <w:r w:rsidR="002056A8">
        <w:t xml:space="preserve"> evaporative cooling to</w:t>
      </w:r>
      <w:r w:rsidR="00DE6AA4">
        <w:t xml:space="preserve"> </w:t>
      </w:r>
      <w:r w:rsidR="002056A8">
        <w:t xml:space="preserve">dissipate heat </w:t>
      </w:r>
      <w:r w:rsidR="00452409">
        <w:t xml:space="preserve">when ambient temperatures </w:t>
      </w:r>
      <w:r w:rsidR="00494840">
        <w:t>are high</w:t>
      </w:r>
      <w:r w:rsidR="00DF07D9">
        <w:t xml:space="preserve"> that smaller mammals, which are able to utilise microclimates such as burrows due to their small body size</w:t>
      </w:r>
      <w:r w:rsidR="00452409">
        <w:t xml:space="preserve"> </w:t>
      </w:r>
      <w:r w:rsidR="00623B52">
        <w:t>(</w:t>
      </w:r>
      <w:r w:rsidR="00FE212D">
        <w:t xml:space="preserve">Taylor 1977; </w:t>
      </w:r>
      <w:r w:rsidR="00623B52">
        <w:t>Mitchell et al, 2018)</w:t>
      </w:r>
      <w:r w:rsidR="002056A8">
        <w:t>. In</w:t>
      </w:r>
      <w:r w:rsidR="00623B52">
        <w:t xml:space="preserve">deed, there is evidence that </w:t>
      </w:r>
      <w:r w:rsidR="005A0FBC">
        <w:t xml:space="preserve">smaller </w:t>
      </w:r>
      <w:r w:rsidR="002056A8">
        <w:t xml:space="preserve">species </w:t>
      </w:r>
      <w:r w:rsidR="00FE212D">
        <w:t xml:space="preserve">of antelope </w:t>
      </w:r>
      <w:r w:rsidR="002B7D13">
        <w:t xml:space="preserve">are more likely to </w:t>
      </w:r>
      <w:r w:rsidR="002056A8">
        <w:t>store heat</w:t>
      </w:r>
      <w:r w:rsidR="002B7D13">
        <w:t xml:space="preserve"> during exercise</w:t>
      </w:r>
      <w:r>
        <w:t xml:space="preserve"> than larger bodied species</w:t>
      </w:r>
      <w:r w:rsidR="003579A8">
        <w:t xml:space="preserve"> (T</w:t>
      </w:r>
      <w:r w:rsidR="002056A8">
        <w:t>aylor and Lyman 1972)</w:t>
      </w:r>
      <w:r w:rsidR="00CC6CDA">
        <w:t>,</w:t>
      </w:r>
      <w:r w:rsidR="002B7D13">
        <w:t xml:space="preserve"> and </w:t>
      </w:r>
      <w:r>
        <w:t>relatively large</w:t>
      </w:r>
      <w:r w:rsidR="004509D8">
        <w:t>-</w:t>
      </w:r>
      <w:r>
        <w:t xml:space="preserve">bodied </w:t>
      </w:r>
      <w:r w:rsidR="002B7D13">
        <w:t>mammals such as cheetahs</w:t>
      </w:r>
      <w:r w:rsidR="00381A1D">
        <w:t xml:space="preserve"> (</w:t>
      </w:r>
      <w:r w:rsidR="00381A1D" w:rsidRPr="00381A1D">
        <w:rPr>
          <w:i/>
        </w:rPr>
        <w:t>Acinonyx jubatus</w:t>
      </w:r>
      <w:r w:rsidR="00381A1D">
        <w:t>)</w:t>
      </w:r>
      <w:r w:rsidR="002B7D13">
        <w:t xml:space="preserve"> and impala</w:t>
      </w:r>
      <w:r w:rsidR="00381A1D">
        <w:t xml:space="preserve"> (</w:t>
      </w:r>
      <w:r w:rsidR="00381A1D" w:rsidRPr="007C2A70">
        <w:rPr>
          <w:i/>
          <w:iCs/>
        </w:rPr>
        <w:t>Aepyceros melampus</w:t>
      </w:r>
      <w:r w:rsidR="00381A1D">
        <w:rPr>
          <w:iCs/>
        </w:rPr>
        <w:t>)</w:t>
      </w:r>
      <w:r w:rsidR="002B7D13">
        <w:t xml:space="preserve"> rapidly dissipate heat during exercise (Fuller et al., 2016)</w:t>
      </w:r>
      <w:r w:rsidR="002056A8">
        <w:t>.</w:t>
      </w:r>
      <w:r w:rsidR="005A0FBC">
        <w:t xml:space="preserve"> </w:t>
      </w:r>
      <w:r w:rsidR="00DF07D9">
        <w:t xml:space="preserve">The variation in thermoregulatory mechanisms between different species </w:t>
      </w:r>
      <w:r w:rsidR="00FE64DA">
        <w:t>means that</w:t>
      </w:r>
      <w:r w:rsidR="00DE6AA4">
        <w:t xml:space="preserve"> simple relationship</w:t>
      </w:r>
      <w:r w:rsidR="0003051D">
        <w:t>s</w:t>
      </w:r>
      <w:r w:rsidR="00DE6AA4">
        <w:t xml:space="preserve"> </w:t>
      </w:r>
      <w:r w:rsidR="0003051D">
        <w:t xml:space="preserve">among </w:t>
      </w:r>
      <w:r w:rsidR="00EB32B9">
        <w:t xml:space="preserve">body </w:t>
      </w:r>
      <w:r w:rsidR="00DE6AA4">
        <w:t>size</w:t>
      </w:r>
      <w:r w:rsidR="0003051D">
        <w:t>,</w:t>
      </w:r>
      <w:r w:rsidR="00DE6AA4">
        <w:t xml:space="preserve"> predation risk</w:t>
      </w:r>
      <w:r w:rsidR="0003051D">
        <w:t xml:space="preserve">, and </w:t>
      </w:r>
      <w:r w:rsidR="00FE64DA">
        <w:t xml:space="preserve">the risk of </w:t>
      </w:r>
      <w:r w:rsidR="00EB32B9">
        <w:t>hyperthermia</w:t>
      </w:r>
      <w:r w:rsidR="0003051D">
        <w:t xml:space="preserve"> are unlikely for endotherms</w:t>
      </w:r>
      <w:r w:rsidR="00EC0DAE" w:rsidRPr="007C2A70">
        <w:t>.</w:t>
      </w:r>
    </w:p>
    <w:p w14:paraId="3F0B86F6" w14:textId="543DBF74" w:rsidR="00EC0DAE" w:rsidRDefault="0003051D">
      <w:r>
        <w:t>W</w:t>
      </w:r>
      <w:r w:rsidR="00244DF8">
        <w:t>e measured the impact of ambient temperature on predator-prey interactions</w:t>
      </w:r>
      <w:r>
        <w:t xml:space="preserve"> in a three-species system</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25749E">
        <w:t>~</w:t>
      </w:r>
      <w:r w:rsidR="00852139">
        <w:t>5</w:t>
      </w:r>
      <w:r w:rsidR="00452409">
        <w:t xml:space="preserve"> </w:t>
      </w:r>
      <w:r w:rsidR="00852139">
        <w:t xml:space="preserve">kg </w:t>
      </w:r>
      <w:r w:rsidR="00852139" w:rsidRPr="007C2A70">
        <w:t xml:space="preserve">Guenther’s </w:t>
      </w:r>
      <w:r w:rsidR="000C771F">
        <w:t xml:space="preserve">dik-dik </w:t>
      </w:r>
      <w:r w:rsidR="00852139" w:rsidRPr="007C2A70">
        <w:rPr>
          <w:i/>
          <w:iCs/>
        </w:rPr>
        <w:t xml:space="preserve">Madoqua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25749E">
        <w:t>~</w:t>
      </w:r>
      <w:r w:rsidR="00E70875">
        <w:t>40</w:t>
      </w:r>
      <w:r w:rsidR="00452409">
        <w:t xml:space="preserve"> </w:t>
      </w:r>
      <w:r w:rsidR="00E70875">
        <w:t>kg</w:t>
      </w:r>
      <w:r w:rsidR="00852139">
        <w:t xml:space="preserve"> impala</w:t>
      </w:r>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25749E">
        <w:lastRenderedPageBreak/>
        <w:t>~</w:t>
      </w:r>
      <w:r w:rsidR="00AC3B1F">
        <w:t>2</w:t>
      </w:r>
      <w:r w:rsidR="00E042D0">
        <w:t>3</w:t>
      </w:r>
      <w:r w:rsidR="00452409">
        <w:t xml:space="preserve"> </w:t>
      </w:r>
      <w:r w:rsidR="00AC3B1F">
        <w:t xml:space="preserve">kg </w:t>
      </w:r>
      <w:r w:rsidR="00EC0DAE" w:rsidRPr="007C2A70">
        <w:t xml:space="preserve">African wild dog </w:t>
      </w:r>
      <w:r w:rsidR="00EC0DAE" w:rsidRPr="007C2A70">
        <w:rPr>
          <w:i/>
          <w:iCs/>
        </w:rPr>
        <w:t>Lycaon pictus</w:t>
      </w:r>
      <w:r w:rsidR="00EC0DAE" w:rsidRPr="007C2A70">
        <w:t xml:space="preserve">). At </w:t>
      </w:r>
      <w:r w:rsidR="00C91C53">
        <w:t>our</w:t>
      </w:r>
      <w:r w:rsidR="00C91C53" w:rsidRPr="007C2A70">
        <w:t xml:space="preserve"> </w:t>
      </w:r>
      <w:r w:rsidR="00EC0DAE" w:rsidRPr="007C2A70">
        <w:t>study site</w:t>
      </w:r>
      <w:r w:rsidR="00E042D0">
        <w:t xml:space="preserve"> in Kenya</w:t>
      </w:r>
      <w:r w:rsidR="00EC0DAE" w:rsidRPr="007C2A70">
        <w:t xml:space="preserve">, impala and </w:t>
      </w:r>
      <w:r w:rsidR="00381A1D">
        <w:t>dik-dik</w:t>
      </w:r>
      <w:r w:rsidR="00E042D0">
        <w:t>s</w:t>
      </w:r>
      <w:r w:rsidR="00EC0DAE" w:rsidRPr="007C2A70">
        <w:t xml:space="preserve"> are the most abundant ungulates, and their </w:t>
      </w:r>
      <w:r w:rsidR="00BE5A7A">
        <w:t xml:space="preserve">predation </w:t>
      </w:r>
      <w:r w:rsidR="00452409">
        <w:t xml:space="preserve">risk-averse habitat selection and </w:t>
      </w:r>
      <w:r w:rsidR="00EC0DAE" w:rsidRPr="007C2A70">
        <w:t>browsing</w:t>
      </w:r>
      <w:r w:rsidR="00452409">
        <w:t xml:space="preserve"> preferences</w:t>
      </w:r>
      <w:r w:rsidR="00EC0DAE" w:rsidRPr="007C2A70">
        <w:t xml:space="preserve"> shape </w:t>
      </w:r>
      <w:r w:rsidR="00452409">
        <w:t>tree cover across the landscape</w:t>
      </w:r>
      <w:r w:rsidR="00EC0DAE" w:rsidRPr="007C2A70">
        <w:t xml:space="preserve">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 </w:instrText>
      </w:r>
      <w:r w:rsidR="00EC0DAE"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DATA </w:instrText>
      </w:r>
      <w:r w:rsidR="00EC0DAE" w:rsidRPr="00CC378F">
        <w:fldChar w:fldCharType="end"/>
      </w:r>
      <w:r w:rsidR="00EC0DAE" w:rsidRPr="007C2A70">
        <w:fldChar w:fldCharType="separate"/>
      </w:r>
      <w:r w:rsidR="00EC0DAE" w:rsidRPr="007C2A70">
        <w:rPr>
          <w:noProof/>
        </w:rPr>
        <w:t>(</w:t>
      </w:r>
      <w:r w:rsidR="00196FD4">
        <w:rPr>
          <w:noProof/>
        </w:rPr>
        <w:t xml:space="preserve">Goheen </w:t>
      </w:r>
      <w:r w:rsidR="00196FD4" w:rsidRPr="008816DE">
        <w:rPr>
          <w:i/>
          <w:noProof/>
        </w:rPr>
        <w:t xml:space="preserve">et al. </w:t>
      </w:r>
      <w:r w:rsidR="00196FD4">
        <w:rPr>
          <w:noProof/>
        </w:rPr>
        <w:t xml:space="preserve">2013; </w:t>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FE64DA">
        <w:rPr>
          <w:noProof/>
        </w:rPr>
        <w:t xml:space="preserve">; Otieno </w:t>
      </w:r>
      <w:r w:rsidR="00FE64DA" w:rsidRPr="00FE64DA">
        <w:rPr>
          <w:i/>
          <w:iCs/>
          <w:noProof/>
        </w:rPr>
        <w:t>et al.</w:t>
      </w:r>
      <w:r w:rsidR="00FE64DA">
        <w:rPr>
          <w:noProof/>
        </w:rPr>
        <w:t xml:space="preserve"> 2019</w:t>
      </w:r>
      <w:r w:rsidR="00EC0DAE" w:rsidRPr="007C2A70">
        <w:rPr>
          <w:noProof/>
        </w:rPr>
        <w:t>)</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381A1D">
        <w:t>dik-dik</w:t>
      </w:r>
      <w:r w:rsidR="00E042D0">
        <w:t>s</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0E9303A5" w:rsidR="004E5CDD" w:rsidRDefault="00EC0DAE" w:rsidP="00541775">
      <w:r w:rsidRPr="007C2A70">
        <w:t xml:space="preserve">We evaluated </w:t>
      </w:r>
      <w:r w:rsidR="00EF3BC5">
        <w:t>three</w:t>
      </w:r>
      <w:r w:rsidR="00BB025E">
        <w:t xml:space="preserve"> </w:t>
      </w:r>
      <w:r w:rsidRPr="007C2A70">
        <w:t xml:space="preserve">hypotheses </w:t>
      </w:r>
      <w:r w:rsidR="00FF6547">
        <w:t>concerning</w:t>
      </w:r>
      <w:r w:rsidR="00452409">
        <w:t xml:space="preserve"> t</w:t>
      </w:r>
      <w:r w:rsidRPr="007C2A70">
        <w:t>he impacts of ambient temperature on predation by wild dogs</w:t>
      </w:r>
      <w:r w:rsidR="00846EE8">
        <w:t xml:space="preserve"> on impala and </w:t>
      </w:r>
      <w:r w:rsidR="00381A1D">
        <w:t>dik-dik</w:t>
      </w:r>
      <w:r w:rsidR="00BE5A7A">
        <w:t>s</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w:t>
      </w:r>
      <w:r w:rsidR="0003051D">
        <w:t xml:space="preserve">affected </w:t>
      </w:r>
      <w:r w:rsidR="00546DED">
        <w:t xml:space="preserve">by reduced predator activity on hot days </w:t>
      </w:r>
      <w:r w:rsidR="004E5CDD" w:rsidRPr="007C2A70">
        <w:t>(Table 1).</w:t>
      </w:r>
      <w:r w:rsidR="0003051D">
        <w:t xml:space="preserve"> W</w:t>
      </w:r>
      <w:r w:rsidR="004E5CDD" w:rsidRPr="007C2A70">
        <w:t xml:space="preserve">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w:t>
      </w:r>
      <w:r w:rsidR="00FF6547">
        <w:t>reflect</w:t>
      </w:r>
      <w:r w:rsidR="00452409" w:rsidRPr="007C2A70">
        <w:t xml:space="preserve"> </w:t>
      </w:r>
      <w:r w:rsidR="004E5CDD" w:rsidRPr="007C2A70">
        <w:t xml:space="preserve">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w:t>
      </w:r>
      <w:r w:rsidR="0003051D">
        <w:t>exhibited</w:t>
      </w:r>
      <w:r w:rsidR="0003051D" w:rsidRPr="007C2A70">
        <w:t xml:space="preserve"> </w:t>
      </w:r>
      <w:r w:rsidR="004E5CDD" w:rsidRPr="007C2A70">
        <w:t xml:space="preserve">reduced foraging time, they would increase predation on </w:t>
      </w:r>
      <w:r w:rsidR="00381A1D">
        <w:t>dik-dik</w:t>
      </w:r>
      <w:r w:rsidR="007225F7">
        <w:t>s</w:t>
      </w:r>
      <w:r w:rsidR="004E5CDD" w:rsidRPr="007C2A70">
        <w:t xml:space="preserve"> (which are encountered more frequently)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2A312F">
        <w:rPr>
          <w:noProof/>
        </w:rPr>
        <w:t>, Augustine &amp; McNaughton 2004</w:t>
      </w:r>
      <w:r w:rsidR="004E5CDD" w:rsidRPr="007C2A70">
        <w:rPr>
          <w:noProof/>
        </w:rPr>
        <w:t>)</w:t>
      </w:r>
      <w:r w:rsidR="004E5CDD" w:rsidRPr="007C2A70">
        <w:fldChar w:fldCharType="end"/>
      </w:r>
      <w:r w:rsidR="004E5CDD" w:rsidRPr="007C2A70">
        <w:t xml:space="preserve">. We term </w:t>
      </w:r>
      <w:r w:rsidR="004E5CDD">
        <w:t>this, Hypothesis 1,</w:t>
      </w:r>
      <w:r w:rsidR="004E5CDD" w:rsidRPr="007C2A70">
        <w:t xml:space="preserve"> the ‘reduced</w:t>
      </w:r>
      <w:r w:rsidR="004E5CDD">
        <w:t xml:space="preserve"> </w:t>
      </w:r>
      <w:r w:rsidR="004E5CDD" w:rsidRPr="007C2A70">
        <w:t>foraging</w:t>
      </w:r>
      <w:r w:rsidR="00831DF2">
        <w:t xml:space="preserve"> </w:t>
      </w:r>
      <w:r w:rsidR="00BB025E">
        <w:t>hypothesis</w:t>
      </w:r>
      <w:r w:rsidR="00CC74AC">
        <w:t>’</w:t>
      </w:r>
      <w:r w:rsidR="004E5CDD" w:rsidRPr="007C2A70">
        <w:t>.</w:t>
      </w:r>
    </w:p>
    <w:p w14:paraId="5F80FA62" w14:textId="316B2BA5" w:rsidR="00CC74AC" w:rsidRPr="007C2A70" w:rsidRDefault="00EF3BC5" w:rsidP="00CC74AC">
      <w:r>
        <w:t>Second</w:t>
      </w:r>
      <w:r w:rsidR="00BB025E">
        <w:t xml:space="preserve">, </w:t>
      </w:r>
      <w:r w:rsidR="00CC74AC" w:rsidRPr="007C2A70">
        <w:t xml:space="preserve">we quantified whether habitat </w:t>
      </w:r>
      <w:r w:rsidR="008816DE">
        <w:t>use</w:t>
      </w:r>
      <w:r w:rsidR="00CC74AC" w:rsidRPr="007C2A70">
        <w:t xml:space="preserve"> </w:t>
      </w:r>
      <w:r w:rsidR="00CC74AC">
        <w:t xml:space="preserve">by both predator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381A1D">
        <w:t>dik-dik</w:t>
      </w:r>
      <w:r w:rsidR="00781CB2">
        <w:t>s</w:t>
      </w:r>
      <w:r w:rsidR="00CC74AC" w:rsidRPr="007C2A70">
        <w:t xml:space="preserve"> would do the same (Table 1). </w:t>
      </w:r>
      <w:r w:rsidR="00C6637E">
        <w:t xml:space="preserve">We would expect to see the greatest shift into denser woody cover </w:t>
      </w:r>
      <w:r w:rsidR="00FF6547">
        <w:t xml:space="preserve">at high ambient temperatures </w:t>
      </w:r>
      <w:r w:rsidR="00C6637E">
        <w:t>by impala</w:t>
      </w:r>
      <w:r w:rsidR="00781CB2">
        <w:t>,</w:t>
      </w:r>
      <w:r w:rsidR="00C6637E">
        <w:t xml:space="preserve"> </w:t>
      </w:r>
      <w:r w:rsidR="000137CF">
        <w:t>because</w:t>
      </w:r>
      <w:r w:rsidR="000D0B5E">
        <w:t xml:space="preserve"> they inhabit more open areas, and therefore are likely to be most exposed to solar radiation (Augustine 2004). </w:t>
      </w:r>
      <w:r w:rsidR="00CC74AC" w:rsidRPr="007C2A70">
        <w:t xml:space="preserve">Further, we predicted that such a change would increase predation on impala, </w:t>
      </w:r>
      <w:r w:rsidR="0039752D">
        <w:t>which</w:t>
      </w:r>
      <w:r w:rsidR="00CC74AC" w:rsidRPr="007C2A70">
        <w:t xml:space="preserve">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r w:rsidR="00CC74AC">
        <w:t>hypothesis</w:t>
      </w:r>
      <w:r w:rsidR="00CC74AC" w:rsidRPr="007C2A70">
        <w:t>’.</w:t>
      </w:r>
    </w:p>
    <w:p w14:paraId="79FE19A7" w14:textId="7FF2A171"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r w:rsidR="004E5CDD" w:rsidRPr="007C2A70">
        <w:t xml:space="preserve">By extension, </w:t>
      </w:r>
      <w:r w:rsidR="005A0FBC">
        <w:t>this would mean that wild dogs</w:t>
      </w:r>
      <w:r w:rsidR="004E5CDD" w:rsidRPr="007C2A70">
        <w:t xml:space="preserve"> overheat less rapidly than impala but more rapidly than </w:t>
      </w:r>
      <w:r w:rsidR="00381A1D">
        <w:t>dik-</w:t>
      </w:r>
      <w:r w:rsidR="00381A1D" w:rsidRPr="00570689">
        <w:t>dik</w:t>
      </w:r>
      <w:r w:rsidR="00C53B7B" w:rsidRPr="00570689">
        <w:t>s</w:t>
      </w:r>
      <w:r w:rsidR="004E5CDD" w:rsidRPr="00570689">
        <w:t xml:space="preserve">, leading to increased predation on impala relative to </w:t>
      </w:r>
      <w:r w:rsidR="00381A1D" w:rsidRPr="00570689">
        <w:t>dik-dik</w:t>
      </w:r>
      <w:r w:rsidR="00C53B7B" w:rsidRPr="00570689">
        <w:t>s</w:t>
      </w:r>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07126FFF" w:rsidR="00EC0DAE" w:rsidRPr="007C2A70" w:rsidRDefault="00EC0DAE" w:rsidP="007C2A70">
      <w:r w:rsidRPr="007C2A70">
        <w:t>These hypothesised behavioural responses to</w:t>
      </w:r>
      <w:r w:rsidR="0039752D">
        <w:t xml:space="preserve"> increasing </w:t>
      </w:r>
      <w:r w:rsidRPr="007C2A70">
        <w:t>ambient temperatures generated</w:t>
      </w:r>
      <w:r w:rsidR="00517D24">
        <w:t xml:space="preserve"> </w:t>
      </w:r>
      <w:r w:rsidRPr="007C2A70">
        <w:t xml:space="preserve">contrasting sets of predictions about trophic interactions between wild dogs, impala, and </w:t>
      </w:r>
      <w:r w:rsidR="00381A1D">
        <w:t>dik-dik</w:t>
      </w:r>
      <w:r w:rsidR="00781CB2">
        <w:t>s</w:t>
      </w:r>
      <w:r w:rsidRPr="007C2A70">
        <w:t xml:space="preserve">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65706E1F" w:rsidR="00EC0DAE" w:rsidRPr="007C2A70" w:rsidRDefault="00196FD4" w:rsidP="007C2A70">
      <w:r>
        <w:t xml:space="preserve">Our study </w:t>
      </w:r>
      <w:r w:rsidR="00781CB2">
        <w:t>was conducted</w:t>
      </w:r>
      <w:r w:rsidR="00A52F8F">
        <w:t xml:space="preserve"> at </w:t>
      </w:r>
      <w:r w:rsidR="00EC0DAE" w:rsidRPr="007C2A70">
        <w:t xml:space="preserve">the </w:t>
      </w:r>
      <w:proofErr w:type="spellStart"/>
      <w:r w:rsidR="00EC0DAE" w:rsidRPr="007C2A70">
        <w:t>Mpala</w:t>
      </w:r>
      <w:proofErr w:type="spellEnd"/>
      <w:r w:rsidR="00EC0DAE"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00EC0DAE" w:rsidRPr="007C2A70">
        <w:t>200 km</w:t>
      </w:r>
      <w:r w:rsidR="00EC0DAE" w:rsidRPr="007C2A70">
        <w:rPr>
          <w:vertAlign w:val="superscript"/>
        </w:rPr>
        <w:t>2</w:t>
      </w:r>
      <w:r w:rsidR="00EC0DAE" w:rsidRPr="007C2A70">
        <w:t xml:space="preserve"> </w:t>
      </w:r>
      <w:r w:rsidR="00093D10">
        <w:t xml:space="preserve">of </w:t>
      </w:r>
      <w:r w:rsidR="00EC0DAE" w:rsidRPr="007C2A70">
        <w:t xml:space="preserve">semi-arid savanna managed jointly for livestock production and wildlife conservation. </w:t>
      </w:r>
      <w:proofErr w:type="spellStart"/>
      <w:r w:rsidR="00EC0DAE" w:rsidRPr="007C2A70">
        <w:t>Mpala</w:t>
      </w:r>
      <w:proofErr w:type="spellEnd"/>
      <w:r w:rsidR="00EC0DAE" w:rsidRPr="007C2A70">
        <w:t xml:space="preserve"> experiences little seasonal variation in </w:t>
      </w:r>
      <w:r w:rsidR="007D7ACC">
        <w:t xml:space="preserve">ambient </w:t>
      </w:r>
      <w:r w:rsidR="00EC0DAE" w:rsidRPr="007C2A70">
        <w:t xml:space="preserve">temperature; daily maximum temperature ranges from 20-37°C, and mean annual rainfall is 590mm, varying substantially both within and between years </w:t>
      </w:r>
      <w:r w:rsidR="00EC0DAE" w:rsidRPr="007C2A70">
        <w:fldChar w:fldCharType="begin"/>
      </w:r>
      <w:r w:rsidR="00EC0DAE"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rsidRPr="007C2A70">
        <w:fldChar w:fldCharType="separate"/>
      </w:r>
      <w:r w:rsidR="00EC0DAE" w:rsidRPr="007C2A70">
        <w:rPr>
          <w:noProof/>
        </w:rPr>
        <w:t>(Caylor, Gitonga &amp; Martins 2017)</w:t>
      </w:r>
      <w:r w:rsidR="00EC0DAE" w:rsidRPr="007C2A70">
        <w:fldChar w:fldCharType="end"/>
      </w:r>
      <w:r w:rsidR="00EC0DAE" w:rsidRPr="007C2A70">
        <w:t>.</w:t>
      </w:r>
    </w:p>
    <w:p w14:paraId="6CC9C8CC" w14:textId="4C746FFB" w:rsidR="00EC0DAE" w:rsidRPr="007C2A70" w:rsidRDefault="00EC0DAE" w:rsidP="007C2A70">
      <w:proofErr w:type="spellStart"/>
      <w:r w:rsidRPr="007C2A70">
        <w:t>Mpala</w:t>
      </w:r>
      <w:proofErr w:type="spellEnd"/>
      <w:r w:rsidRPr="007C2A70">
        <w:t xml:space="preserve"> hosts 22 species of wild ungulate, of which </w:t>
      </w:r>
      <w:r w:rsidR="00381A1D">
        <w:t>dik-dik</w:t>
      </w:r>
      <w:r w:rsidR="0085076D"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A52F8F">
        <w:t>90-</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P. pardus</w:t>
      </w:r>
      <w:r w:rsidRPr="007C2A70">
        <w:t>), cheetah (</w:t>
      </w:r>
      <w:r w:rsidRPr="007C2A70">
        <w:rPr>
          <w:i/>
          <w:iCs/>
        </w:rPr>
        <w:t>Acinonyx jubatus</w:t>
      </w:r>
      <w:r w:rsidRPr="007C2A70">
        <w:t xml:space="preserve">), </w:t>
      </w:r>
      <w:r w:rsidRPr="007C2A70">
        <w:lastRenderedPageBreak/>
        <w:t>spotted hyaena (</w:t>
      </w:r>
      <w:r w:rsidRPr="007C2A70">
        <w:rPr>
          <w:i/>
          <w:iCs/>
        </w:rPr>
        <w:t xml:space="preserve">Crocuta </w:t>
      </w:r>
      <w:proofErr w:type="spellStart"/>
      <w:r w:rsidRPr="007C2A70">
        <w:rPr>
          <w:i/>
          <w:iCs/>
        </w:rPr>
        <w:t>crocuta</w:t>
      </w:r>
      <w:proofErr w:type="spellEnd"/>
      <w:r w:rsidRPr="007C2A70">
        <w:t xml:space="preserve">), </w:t>
      </w:r>
      <w:r w:rsidR="00CB07B3">
        <w:t xml:space="preserve">and </w:t>
      </w:r>
      <w:r w:rsidRPr="007C2A70">
        <w:t>striped hyaena (</w:t>
      </w:r>
      <w:r w:rsidRPr="007C2A70">
        <w:rPr>
          <w:i/>
          <w:iCs/>
        </w:rPr>
        <w:t>Hyaena hyaena</w:t>
      </w:r>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7909552E"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w:t>
      </w:r>
      <w:r w:rsidR="005832B9">
        <w:t>Because female impala form</w:t>
      </w:r>
      <w:r w:rsidR="00DF07D9">
        <w:t xml:space="preserve"> stable</w:t>
      </w:r>
      <w:r w:rsidR="005832B9">
        <w:t xml:space="preserve"> </w:t>
      </w:r>
      <w:r w:rsidR="00A52F8F">
        <w:t>groups,</w:t>
      </w:r>
      <w:r w:rsidR="005832B9">
        <w:t xml:space="preserve"> collar data from individuals are indicative of herd-level movements. </w:t>
      </w:r>
      <w:r>
        <w:t xml:space="preserve">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381A1D">
        <w:t>dik-dik</w:t>
      </w:r>
      <w:r w:rsidR="00093B3B">
        <w:t>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0C771F">
        <w:t xml:space="preserve">dik-dik </w:t>
      </w:r>
      <w:r>
        <w:t xml:space="preserve">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42BA6BEE" w:rsidR="00EC0DAE" w:rsidRDefault="00EC0DAE" w:rsidP="007C2A70">
      <w:r>
        <w:t xml:space="preserve">We used faecal analysis to quantify the relative frequency of predation by wild dogs on impala and </w:t>
      </w:r>
      <w:r w:rsidR="00381A1D">
        <w:t>dik-dik</w:t>
      </w:r>
      <w:r w:rsidR="00093B3B">
        <w:t>s</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w:t>
      </w:r>
      <w:r w:rsidR="008B77DC">
        <w:lastRenderedPageBreak/>
        <w:t xml:space="preserve">individuals </w:t>
      </w:r>
      <w:r w:rsidR="005832B9">
        <w:t xml:space="preserve">that </w:t>
      </w:r>
      <w:r w:rsidR="008B77DC">
        <w:t xml:space="preserve">deposited the scats. </w:t>
      </w:r>
      <w:r w:rsidR="00A96C6C">
        <w:t xml:space="preserve">There were no major shifts in temperature </w:t>
      </w:r>
      <w:r w:rsidR="00093B3B">
        <w:t xml:space="preserve">or </w:t>
      </w:r>
      <w:r w:rsidR="00A96C6C">
        <w:t>rainfall between the two time periods, however (Table S1).</w:t>
      </w:r>
    </w:p>
    <w:p w14:paraId="4062CFAB" w14:textId="66E450D7" w:rsidR="00EC0DAE" w:rsidRDefault="00572195" w:rsidP="007C2A70">
      <w:r>
        <w:t>Daily rainfall</w:t>
      </w:r>
      <w:r w:rsidR="005A0FBC">
        <w:t>,</w:t>
      </w:r>
      <w:r>
        <w:t xml:space="preserve"> daily maximum </w:t>
      </w:r>
      <w:r w:rsidR="007D7ACC">
        <w:t xml:space="preserve">ambient </w:t>
      </w:r>
      <w:r>
        <w:t>temperature</w:t>
      </w:r>
      <w:r w:rsidR="005A0FBC">
        <w:t>, and</w:t>
      </w:r>
      <w:r w:rsidR="005E6219">
        <w:t xml:space="preserve"> mean</w:t>
      </w:r>
      <w:r w:rsidR="005A0FBC">
        <w:t xml:space="preserve"> daily solar radiation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093B3B">
        <w:t xml:space="preserve">A moonlight index </w:t>
      </w:r>
      <w:r w:rsidR="00910E9A">
        <w:t xml:space="preserve">was calculated by multiplying percentage illumination </w:t>
      </w:r>
      <w:r w:rsidR="00093B3B">
        <w:t xml:space="preserve">of the moon’s disc </w:t>
      </w:r>
      <w:r w:rsidR="00910E9A">
        <w:t xml:space="preserve">by the number of hours the moon was in the sky between sunset and sunrise. </w:t>
      </w:r>
      <w:r w:rsidR="00EC0DAE">
        <w:t xml:space="preserve">Finally, we used </w:t>
      </w:r>
      <w:r w:rsidR="005832B9">
        <w:t xml:space="preserve">data from </w:t>
      </w:r>
      <w:r w:rsidR="00EC0DAE">
        <w:t>GPS-collar</w:t>
      </w:r>
      <w:r w:rsidR="005832B9">
        <w:t>s</w:t>
      </w:r>
      <w:r w:rsidR="00EC0DAE">
        <w:t xml:space="preserve">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w:t>
      </w:r>
      <w:r w:rsidR="00093B3B">
        <w:t xml:space="preserve">&gt;200m </w:t>
      </w:r>
      <w:r w:rsidR="00546CAA">
        <w:t xml:space="preserve">from the den site during the morning or evening – these </w:t>
      </w:r>
      <w:r w:rsidR="00093B3B">
        <w:t xml:space="preserve">days </w:t>
      </w:r>
      <w:r w:rsidR="00546CAA">
        <w:t>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187DD9B3"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rsidR="005832B9">
        <w:t xml:space="preserve"> using the following procedure</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w:t>
      </w:r>
      <w:r w:rsidR="005832B9">
        <w:t>ally-demanding</w:t>
      </w:r>
      <w:r w:rsidRPr="00205E74">
        <w:t xml:space="preserve">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 xml:space="preserve">wild dogs are </w:t>
      </w:r>
      <w:r w:rsidR="00702465">
        <w:lastRenderedPageBreak/>
        <w:t>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w:t>
      </w:r>
      <w:r w:rsidR="00EC52CE">
        <w:t xml:space="preserve">. Bouts were categorised into time periods as we anticipated that </w:t>
      </w:r>
      <w:r w:rsidR="002A312F">
        <w:t>weather conditions</w:t>
      </w:r>
      <w:r w:rsidR="00EC52CE">
        <w:t xml:space="preserve">, and in particular temperature, may have differing impacts on morning and evening hunts, given </w:t>
      </w:r>
      <w:r w:rsidR="00D20ABB">
        <w:t xml:space="preserve">that </w:t>
      </w:r>
      <w:r w:rsidR="00EC52CE">
        <w:t xml:space="preserve">morning hunts occur after a period of cold temperatures, when heat load on the animals is lower </w:t>
      </w:r>
      <w:r w:rsidR="00D20ABB">
        <w:t xml:space="preserve">than that during </w:t>
      </w:r>
      <w:r w:rsidR="00EC52CE">
        <w:t xml:space="preserve">evening hunts, which occur following a period of </w:t>
      </w:r>
      <w:r w:rsidR="00D20ABB">
        <w:t xml:space="preserve">high </w:t>
      </w:r>
      <w:r w:rsidR="00EC52CE">
        <w:t>midday temperatures</w:t>
      </w:r>
      <w:r>
        <w:t xml:space="preserve">.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ed each wild dog</w:t>
      </w:r>
      <w:r w:rsidR="00D20ABB">
        <w:t xml:space="preserve"> GPS-collar</w:t>
      </w:r>
      <w:r>
        <w:t xml:space="preserve">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6F605BA2" w:rsidR="005B24F8" w:rsidRDefault="005B24F8" w:rsidP="005B24F8">
      <w:r>
        <w:t>We categori</w:t>
      </w:r>
      <w:r w:rsidRPr="0001182F">
        <w:t>s</w:t>
      </w:r>
      <w:r>
        <w:t xml:space="preserve">ed </w:t>
      </w:r>
      <w:r w:rsidR="000C771F">
        <w:t xml:space="preserve">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r w:rsidR="000C771F">
        <w:t xml:space="preserve">dik-diks </w:t>
      </w:r>
      <w:r>
        <w:t xml:space="preserve">“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w:t>
      </w:r>
      <w:r w:rsidR="000C771F">
        <w:t xml:space="preserve">dik-diks </w:t>
      </w:r>
      <w:r>
        <w:t>GPS-locations as “midday” if they were recorded between the “morning” and “evening” periods, and “night” if they were recorded between sunset and sunrise.</w:t>
      </w:r>
      <w:r w:rsidR="00D6753A">
        <w:t xml:space="preserve"> In order to establish movement patterns in each time period we calculated the total distance moved in this time by summing the displacement between each GPS point that fell in these periods.</w:t>
      </w:r>
    </w:p>
    <w:p w14:paraId="36827655" w14:textId="77777777" w:rsidR="005B24F8" w:rsidRDefault="005B24F8" w:rsidP="007C2A70"/>
    <w:p w14:paraId="02701FEB" w14:textId="77777777" w:rsidR="00EC0DAE" w:rsidRPr="009C26D8" w:rsidRDefault="00EC0DAE" w:rsidP="007C2A70">
      <w:pPr>
        <w:pStyle w:val="Heading2"/>
      </w:pPr>
      <w:r w:rsidRPr="009C26D8">
        <w:lastRenderedPageBreak/>
        <w:t xml:space="preserve">Habitat </w:t>
      </w:r>
      <w:r>
        <w:t>use</w:t>
      </w:r>
    </w:p>
    <w:p w14:paraId="22853D22" w14:textId="0B2D7A9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381A1D">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6AC5ADED" w14:textId="77777777" w:rsidR="00C91C53" w:rsidRDefault="00C91C53" w:rsidP="007C2A70"/>
    <w:p w14:paraId="28B60A80" w14:textId="77777777" w:rsidR="00EC0DAE" w:rsidRPr="00110852" w:rsidRDefault="00EC0DAE" w:rsidP="007C2A70">
      <w:pPr>
        <w:pStyle w:val="Heading2"/>
      </w:pPr>
      <w:r w:rsidRPr="00110852">
        <w:t>Statistical analyses</w:t>
      </w:r>
    </w:p>
    <w:p w14:paraId="75F09734" w14:textId="265460AA" w:rsidR="00D21BDF" w:rsidRDefault="00D21BDF" w:rsidP="00D21BDF">
      <w:r>
        <w:t xml:space="preserve">We used multi-model inference to evaluate associations between wild dog hunting outcome variables and a range of explanatory variables (Table S3, Table S4). </w:t>
      </w:r>
      <w:r w:rsidR="00235A6E">
        <w:t>Under t</w:t>
      </w:r>
      <w:r w:rsidR="00EC0DAE">
        <w:t>he reduced</w:t>
      </w:r>
      <w:r w:rsidR="00DA7E2F">
        <w:t xml:space="preserve"> </w:t>
      </w:r>
      <w:r w:rsidR="00EC0DAE">
        <w:t xml:space="preserve">foraging </w:t>
      </w:r>
      <w:r w:rsidR="00DA7E2F">
        <w:t>hypothesis (</w:t>
      </w:r>
      <w:r w:rsidR="00DE7759">
        <w:t xml:space="preserve">Table 1, </w:t>
      </w:r>
      <w:r w:rsidR="00DA7E2F">
        <w:t>Hypothesis 1)</w:t>
      </w:r>
      <w:r w:rsidR="00235A6E">
        <w:t>, we</w:t>
      </w:r>
      <w:r w:rsidR="00DA7E2F">
        <w:t xml:space="preserve"> </w:t>
      </w:r>
      <w:r w:rsidR="00EC0DAE">
        <w:t xml:space="preserve">predicted that wild dogs would spend less time hunting on hot days. </w:t>
      </w:r>
      <w:r w:rsidR="00DA7E2F">
        <w:t xml:space="preserve">We </w:t>
      </w:r>
      <w:r w:rsidR="00EC0DAE">
        <w:t xml:space="preserve">analysed continuous outcome variables describing </w:t>
      </w:r>
      <w:r w:rsidR="001554F2">
        <w:t>total</w:t>
      </w:r>
      <w:r w:rsidR="000B2E78">
        <w:t xml:space="preserve"> </w:t>
      </w:r>
      <w:r w:rsidR="00EC0DAE">
        <w:t>hunt duration</w:t>
      </w:r>
      <w:r w:rsidR="001711CB">
        <w:t xml:space="preserve"> </w:t>
      </w:r>
      <w:r w:rsidR="00A33268">
        <w:t>and</w:t>
      </w:r>
      <w:r w:rsidR="001554F2">
        <w:t xml:space="preserve"> mean</w:t>
      </w:r>
      <w:r w:rsidR="00A33268">
        <w:t xml:space="preserve"> </w:t>
      </w:r>
      <w:r w:rsidR="00DA7E2F">
        <w:t>hunt intensity</w:t>
      </w:r>
      <w:r w:rsidR="000B2E78">
        <w:t xml:space="preserve"> across all of the hunts in a 24h period</w:t>
      </w:r>
      <w:r w:rsidR="00A33268">
        <w:t>,</w:t>
      </w:r>
      <w:r w:rsidR="00DA7E2F">
        <w:t xml:space="preserve"> </w:t>
      </w:r>
      <w:r w:rsidR="00A33268">
        <w:t>as well as</w:t>
      </w:r>
      <w:r w:rsidR="007A49F0">
        <w:t xml:space="preserve"> the number of hunts a </w:t>
      </w:r>
      <w:r w:rsidR="007E49F1">
        <w:t xml:space="preserve">wild </w:t>
      </w:r>
      <w:r w:rsidR="007A49F0">
        <w:t>dog participated in within that same 24h period.</w:t>
      </w:r>
      <w:r w:rsidR="008C523C">
        <w:t xml:space="preserve"> We then performed secondary analyses of hunt duration and intensity, as well as</w:t>
      </w:r>
      <w:r w:rsidR="00A33268">
        <w:t xml:space="preserve"> </w:t>
      </w:r>
      <w:r w:rsidR="00DA7E2F">
        <w:t>a binary outcome variable describing whether or not a hunt was recorded</w:t>
      </w:r>
      <w:r w:rsidR="000737F6">
        <w:t>,</w:t>
      </w:r>
      <w:r w:rsidR="00DA7E2F">
        <w:t xml:space="preserve"> for each time period</w:t>
      </w:r>
      <w:r w:rsidR="00570689">
        <w:t xml:space="preserve"> (morning, midday and evening)</w:t>
      </w:r>
      <w:r w:rsidR="00DA7E2F">
        <w:t xml:space="preserve">. </w:t>
      </w:r>
      <w:r w:rsidR="000A5A7B">
        <w:t xml:space="preserve">As only </w:t>
      </w:r>
      <w:r w:rsidR="00972BC9">
        <w:t xml:space="preserve">10% of hunting bouts occurred during </w:t>
      </w:r>
      <w:r w:rsidR="00A33268">
        <w:t xml:space="preserve">the </w:t>
      </w:r>
      <w:r w:rsidR="00972BC9">
        <w:t xml:space="preserve">midday </w:t>
      </w:r>
      <w:r w:rsidR="00A33268">
        <w:t>period</w:t>
      </w:r>
      <w:r w:rsidR="000A5A7B">
        <w:t xml:space="preserve">, </w:t>
      </w:r>
      <w:r w:rsidR="00972BC9">
        <w:t xml:space="preserve">accounting for 2% of daily activity, </w:t>
      </w:r>
      <w:r w:rsidR="00151F46">
        <w:t xml:space="preserve">we </w:t>
      </w:r>
      <w:r w:rsidR="000A5A7B">
        <w:t>excluded these from</w:t>
      </w:r>
      <w:r w:rsidR="00CC2859">
        <w:t xml:space="preserve"> our</w:t>
      </w:r>
      <w:r w:rsidR="00151F46">
        <w:t xml:space="preserve"> </w:t>
      </w:r>
      <w:r w:rsidR="00972BC9">
        <w:t xml:space="preserve">statistical </w:t>
      </w:r>
      <w:r w:rsidR="007E49F1">
        <w:t xml:space="preserve">analyses.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variables</w:t>
      </w:r>
      <w:r w:rsidR="000737F6">
        <w:t xml:space="preserve">, a Poisson error distribution for the number of hunts, and a </w:t>
      </w:r>
      <w:r w:rsidR="00EC0DAE">
        <w:t xml:space="preserve">binomial error distribution for the binary </w:t>
      </w:r>
      <w:r w:rsidR="00374D3F">
        <w:t xml:space="preserve">outcome </w:t>
      </w:r>
      <w:r w:rsidR="00EC0DAE">
        <w:t xml:space="preserve">variabl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49C3ADE2" w:rsidR="00EC0DAE" w:rsidRDefault="007D7ACC" w:rsidP="007C2A70">
      <w:r>
        <w:lastRenderedPageBreak/>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r w:rsidR="00D21BDF" w:rsidRPr="006543EB">
        <w:t>Akaike</w:t>
      </w:r>
      <w:r w:rsidR="00D21BDF">
        <w:t>’s</w:t>
      </w:r>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w:t>
      </w:r>
      <w:r w:rsidR="00D21BDF" w:rsidRPr="00580AAF">
        <w:rPr>
          <w:noProof/>
        </w:rPr>
        <w:t>version 3.3.2</w:t>
      </w:r>
      <w:r w:rsidR="00D21BDF">
        <w:rPr>
          <w:noProof/>
        </w:rPr>
        <w:t>,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w:t>
      </w:r>
      <w:r w:rsidR="004546E5">
        <w:t xml:space="preserve">each </w:t>
      </w:r>
      <w:r w:rsidR="00D21BDF">
        <w:t>outcome variable of each explanatory variable in the top set.</w:t>
      </w:r>
    </w:p>
    <w:p w14:paraId="3DD64013" w14:textId="45B3A3E5" w:rsidR="00EC0DAE" w:rsidRDefault="005832B9" w:rsidP="007C2A70">
      <w:r>
        <w:t xml:space="preserve">Under </w:t>
      </w:r>
      <w:r w:rsidR="00EC0DAE">
        <w:t xml:space="preserve">the shade-seeking </w:t>
      </w:r>
      <w:r w:rsidR="00D61DF7">
        <w:t>hypothesis (</w:t>
      </w:r>
      <w:r w:rsidR="00DE7759">
        <w:t xml:space="preserve">Table 1, </w:t>
      </w:r>
      <w:r w:rsidR="00D61DF7">
        <w:t xml:space="preserve">Hypothesis </w:t>
      </w:r>
      <w:r w:rsidR="00EF3BC5">
        <w:t>2</w:t>
      </w:r>
      <w:r w:rsidR="00D61DF7">
        <w:t>)</w:t>
      </w:r>
      <w:r w:rsidR="00EC0DAE">
        <w:t xml:space="preserve"> we </w:t>
      </w:r>
      <w:r w:rsidR="00AD7EA0">
        <w:t xml:space="preserve">predicted </w:t>
      </w:r>
      <w:r w:rsidR="00EC0DAE">
        <w:t xml:space="preserve">that wild dogs, impala, and </w:t>
      </w:r>
      <w:r w:rsidR="00381A1D">
        <w:t>dik-</w:t>
      </w:r>
      <w:r w:rsidR="00381A1D" w:rsidRPr="00580AAF">
        <w:t>dik</w:t>
      </w:r>
      <w:r w:rsidR="00F1773F" w:rsidRPr="00580AAF">
        <w:t>s</w:t>
      </w:r>
      <w:r w:rsidR="00EC0DAE" w:rsidRPr="00580AAF">
        <w:t xml:space="preserve"> w</w:t>
      </w:r>
      <w:r w:rsidR="00EC0DAE">
        <w:t xml:space="preserve">ould increase their use of shaded habitat at high ambient temperatures. To test this hypothesis, we constructed a series of models with use of woody cover as the outcome variable. To avoid </w:t>
      </w:r>
      <w:proofErr w:type="spellStart"/>
      <w:r w:rsidR="00EC0DAE">
        <w:t>pseudoreplication</w:t>
      </w:r>
      <w:proofErr w:type="spellEnd"/>
      <w:r w:rsidR="00EC0DAE">
        <w:t xml:space="preserve">, we averaged the woody cover values for each individual across each morning, midday, evening or night-time period. For wild dogs, </w:t>
      </w:r>
      <w:r w:rsidR="00151F46">
        <w:t xml:space="preserve">we </w:t>
      </w:r>
      <w:r w:rsidR="00EC0DAE">
        <w:t xml:space="preserve">only </w:t>
      </w:r>
      <w:r w:rsidR="00151F46">
        <w:t xml:space="preserve">included measurements of woody cover at </w:t>
      </w:r>
      <w:r w:rsidR="00EC0DAE">
        <w:t xml:space="preserve">locations </w:t>
      </w:r>
      <w:r w:rsidR="00151F46">
        <w:t xml:space="preserve">taken during </w:t>
      </w:r>
      <w:r w:rsidR="00EC0DAE">
        <w:t xml:space="preserve">hunting </w:t>
      </w:r>
      <w:r w:rsidR="0094417B">
        <w:t>bouts</w:t>
      </w:r>
      <w:r w:rsidR="007E49F1">
        <w:t>, since we were interested in the effects of temperature on predation</w:t>
      </w:r>
      <w:r w:rsidR="00EC0DAE">
        <w:t>.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w:t>
      </w:r>
      <w:r w:rsidR="00502AE5">
        <w:t xml:space="preserve">ture, rainfall, solar radiation, moonlight, and </w:t>
      </w:r>
      <w:r w:rsidR="00EC0DAE">
        <w:t>denning</w:t>
      </w:r>
      <w:r w:rsidR="00502AE5">
        <w:t xml:space="preserve"> status</w:t>
      </w:r>
      <w:r w:rsidR="00EC0DAE">
        <w:t>), but</w:t>
      </w:r>
      <w:r w:rsidR="00502AE5">
        <w:t xml:space="preserve"> excluded denning status</w:t>
      </w:r>
      <w:r w:rsidR="00B04DAF">
        <w:t xml:space="preserve"> for the </w:t>
      </w:r>
      <w:r w:rsidR="004546E5">
        <w:t xml:space="preserve">impala and </w:t>
      </w:r>
      <w:r w:rsidR="000C771F">
        <w:t xml:space="preserve">dik-dik </w:t>
      </w:r>
      <w:r w:rsidR="00B04DAF">
        <w:t>models.</w:t>
      </w:r>
      <w:r w:rsidR="006352DC">
        <w:t xml:space="preserve"> We initially test</w:t>
      </w:r>
      <w:r w:rsidR="007E49F1">
        <w:t>ed</w:t>
      </w:r>
      <w:r w:rsidR="006352DC">
        <w:t xml:space="preserve"> for differences in woody cover use between morning and evening periods by running a GLMM with time of day as an additional explanatory variable. If there was no significant difference</w:t>
      </w:r>
      <w:r w:rsidR="007E49F1">
        <w:t>,</w:t>
      </w:r>
      <w:r w:rsidR="006352DC">
        <w:t xml:space="preserve"> the morning and evening time periods were combined into a single analysis, representing the times at which wild dogs are most likely to be hunting. </w:t>
      </w:r>
      <w:r w:rsidR="00B64149">
        <w:t>Model selection was performed using model averaging in the same way as when investigating wild dog hunting</w:t>
      </w:r>
      <w:r w:rsidR="00580AAF">
        <w:t>.</w:t>
      </w:r>
    </w:p>
    <w:p w14:paraId="5F64E002" w14:textId="20AC1096" w:rsidR="00EC0DAE" w:rsidRDefault="00DE7759" w:rsidP="007C2A70">
      <w:r>
        <w:lastRenderedPageBreak/>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w:t>
      </w:r>
      <w:r w:rsidR="00A52F8F">
        <w:t xml:space="preserve">telemetry </w:t>
      </w:r>
      <w:r>
        <w:t xml:space="preserve">datasets, because </w:t>
      </w:r>
      <w:r w:rsidR="00EC0DAE">
        <w:t xml:space="preserve">our GPS-collar locations </w:t>
      </w:r>
      <w:r w:rsidR="00EF3BC5">
        <w:t xml:space="preserve">and accelerometer data </w:t>
      </w:r>
      <w:r w:rsidR="00EC0DAE">
        <w:t>were recorded too infrequently</w:t>
      </w:r>
      <w:r>
        <w:t xml:space="preserve"> to estimate chase speeds</w:t>
      </w:r>
      <w:r w:rsidR="00037673">
        <w:t>.</w:t>
      </w:r>
      <w:r w:rsidR="00EC0DAE">
        <w:t xml:space="preserve"> </w:t>
      </w:r>
      <w:r w:rsidR="00037673">
        <w:t>O</w:t>
      </w:r>
      <w:r w:rsidR="00EC0DAE">
        <w:t xml:space="preserve">ur evaluation of this </w:t>
      </w:r>
      <w:r w:rsidR="00037673">
        <w:t xml:space="preserve">hypothesis thus </w:t>
      </w:r>
      <w:r w:rsidR="00EC0DAE">
        <w:t xml:space="preserve">relied on testing the </w:t>
      </w:r>
      <w:r>
        <w:t xml:space="preserve">prediction </w:t>
      </w:r>
      <w:r w:rsidR="00EC0DAE">
        <w:t xml:space="preserve">that wild dogs </w:t>
      </w:r>
      <w:r w:rsidR="007D31C8">
        <w:t xml:space="preserve">would </w:t>
      </w:r>
      <w:r w:rsidR="00EC0DAE">
        <w:t>kill impala more frequently on hot days</w:t>
      </w:r>
      <w:r>
        <w:t xml:space="preserve"> (Table 1)</w:t>
      </w:r>
      <w:r w:rsidR="00EC0DAE">
        <w:t>. This outco</w:t>
      </w:r>
      <w:r w:rsidR="00D61DF7">
        <w:t xml:space="preserve">me was also predicted </w:t>
      </w:r>
      <w:r>
        <w:t>under</w:t>
      </w:r>
      <w:r w:rsidR="00D61DF7">
        <w:t xml:space="preserve"> Hypothes</w:t>
      </w:r>
      <w:r w:rsidR="007D31C8">
        <w:t>i</w:t>
      </w:r>
      <w:r w:rsidR="00D61DF7">
        <w:t>s 2</w:t>
      </w:r>
      <w:r>
        <w:t xml:space="preserve">, however, and could not be used to </w:t>
      </w:r>
      <w:r w:rsidR="007D31C8">
        <w:t>distinguish</w:t>
      </w:r>
      <w:r>
        <w:t xml:space="preserve"> Hypothes</w:t>
      </w:r>
      <w:r w:rsidR="007D31C8">
        <w:t>e</w:t>
      </w:r>
      <w:r>
        <w:t>s</w:t>
      </w:r>
      <w:r w:rsidR="007D31C8">
        <w:t xml:space="preserve"> 2 and</w:t>
      </w:r>
      <w:r>
        <w:t xml:space="preserve"> </w:t>
      </w:r>
      <w:r w:rsidR="006F06AB">
        <w:t>3</w:t>
      </w:r>
      <w:r w:rsidR="00EC0DAE">
        <w:t xml:space="preserve">. We tested this </w:t>
      </w:r>
      <w:r>
        <w:t xml:space="preserve">prediction </w:t>
      </w:r>
      <w:r w:rsidR="00EC0DAE">
        <w:t>by using a GLM with binomial error distribution to analyse whether or not wild dog scats contained impala remains</w:t>
      </w:r>
      <w:r w:rsidR="007D31C8">
        <w:t xml:space="preserve"> (only </w:t>
      </w:r>
      <w:r w:rsidR="002A312F">
        <w:t>14</w:t>
      </w:r>
      <w:r w:rsidR="007D31C8">
        <w:t xml:space="preserve">% of scats contained neither impala nor </w:t>
      </w:r>
      <w:r w:rsidR="000C771F">
        <w:t xml:space="preserve">dik-dik </w:t>
      </w:r>
      <w:r w:rsidR="007D31C8">
        <w:t>remains)</w:t>
      </w:r>
      <w:r w:rsidR="00EC0DAE">
        <w:t xml:space="preserve">. In this model, candidate explanatory variables were </w:t>
      </w:r>
      <w:r w:rsidR="007D7ACC">
        <w:t xml:space="preserve">ambient </w:t>
      </w:r>
      <w:r w:rsidR="00EC0DAE">
        <w:t xml:space="preserve">temperature during </w:t>
      </w:r>
      <w:r w:rsidR="000A24D2" w:rsidRPr="00B64149">
        <w:t>seven days</w:t>
      </w:r>
      <w:r w:rsidR="00483EDE">
        <w:t xml:space="preserve"> prior to scat collection</w:t>
      </w:r>
      <w:r w:rsidR="000A24D2" w:rsidRPr="00B64149">
        <w:t xml:space="preserve">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 xml:space="preserve">(as a previous study showed that impala were consumed far less frequently on </w:t>
      </w:r>
      <w:r w:rsidR="00EC52CE">
        <w:rPr>
          <w:noProof/>
        </w:rPr>
        <w:t xml:space="preserve">land </w:t>
      </w:r>
      <w:r w:rsidR="00483EDE">
        <w:rPr>
          <w:noProof/>
        </w:rPr>
        <w:t xml:space="preserve">inhabited </w:t>
      </w:r>
      <w:r w:rsidR="00EC52CE">
        <w:rPr>
          <w:noProof/>
        </w:rPr>
        <w:t>by communit</w:t>
      </w:r>
      <w:r w:rsidR="00483EDE">
        <w:rPr>
          <w:noProof/>
        </w:rPr>
        <w:t>ies</w:t>
      </w:r>
      <w:r w:rsidR="000A24D2" w:rsidRPr="00B64149">
        <w:rPr>
          <w:noProof/>
        </w:rPr>
        <w:t xml:space="preserve"> </w:t>
      </w:r>
      <w:r w:rsidR="00483EDE">
        <w:rPr>
          <w:noProof/>
        </w:rPr>
        <w:t>than on</w:t>
      </w:r>
      <w:r w:rsidR="000A24D2" w:rsidRPr="00B64149">
        <w:rPr>
          <w:noProof/>
        </w:rPr>
        <w:t xml:space="preserve">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identity were often unknown for wild dog scats, so these models did not include random effects.</w:t>
      </w:r>
      <w:r w:rsidR="00B64149">
        <w:t xml:space="preserve"> Model selection was performed using model averaging in the same way as when investigating wild dog hunting (Hypothesis 1</w:t>
      </w:r>
      <w:r w:rsidR="00F916DD">
        <w:t>)</w:t>
      </w:r>
      <w:r w:rsidR="00B64149">
        <w:t xml:space="preserve"> and woody cover selection (Hypothesis </w:t>
      </w:r>
      <w:r w:rsidR="00F916DD">
        <w:t>2</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3402754E" w:rsidR="00EC0DAE" w:rsidRDefault="00EC0DAE" w:rsidP="007C2A70">
      <w:r>
        <w:rPr>
          <w:rFonts w:ascii="Cambria" w:hAnsi="Cambria"/>
        </w:rPr>
        <w:tab/>
      </w:r>
      <w:r w:rsidRPr="007C2A70">
        <w:t xml:space="preserve">African wild dogs </w:t>
      </w:r>
      <w:r w:rsidR="00037673">
        <w:t>were strongly crepuscular</w:t>
      </w:r>
      <w:r w:rsidRPr="007C2A70">
        <w:t xml:space="preserve">,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580AAF">
        <w:t>Only s</w:t>
      </w:r>
      <w:r w:rsidR="00104CED">
        <w:t>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7A50E5D6" w:rsidR="00EC4969" w:rsidRDefault="00EC4969" w:rsidP="00EC4969">
      <w:r>
        <w:t xml:space="preserve">Impala </w:t>
      </w:r>
      <w:r w:rsidR="00167519">
        <w:t xml:space="preserve">travelled the furthest </w:t>
      </w:r>
      <w:r>
        <w:t xml:space="preserve">at night (1.24km </w:t>
      </w:r>
      <w:r w:rsidRPr="00EC4969">
        <w:t>±</w:t>
      </w:r>
      <w:r w:rsidR="00037673">
        <w:t xml:space="preserve"> </w:t>
      </w:r>
      <w:r>
        <w:t>2.11</w:t>
      </w:r>
      <w:r w:rsidR="00580AAF">
        <w:t xml:space="preserve">km </w:t>
      </w:r>
      <w:r w:rsidR="00614138">
        <w:t>(</w:t>
      </w:r>
      <w:proofErr w:type="spellStart"/>
      <w:r w:rsidR="00614138">
        <w:t>s.d.</w:t>
      </w:r>
      <w:proofErr w:type="spellEnd"/>
      <w:r w:rsidR="00614138">
        <w:t>)</w:t>
      </w:r>
      <w:r>
        <w:t>)</w:t>
      </w:r>
      <w:r w:rsidR="00037673">
        <w:t xml:space="preserve">, with </w:t>
      </w:r>
      <w:r>
        <w:t xml:space="preserve">lower displacement distances in the morning (0.90km </w:t>
      </w:r>
      <w:r w:rsidRPr="00EC4969">
        <w:t>±</w:t>
      </w:r>
      <w:r w:rsidR="00037673">
        <w:t xml:space="preserve"> </w:t>
      </w:r>
      <w:r>
        <w:t xml:space="preserve">1.4), daytime (0.97km </w:t>
      </w:r>
      <w:r w:rsidRPr="00EC4969">
        <w:t>±</w:t>
      </w:r>
      <w:r w:rsidR="00037673">
        <w:t xml:space="preserve"> </w:t>
      </w:r>
      <w:r>
        <w:t xml:space="preserve">1.7) and evening (0.89km </w:t>
      </w:r>
      <w:r w:rsidRPr="00EC4969">
        <w:t>±</w:t>
      </w:r>
      <w:r w:rsidR="00037673">
        <w:t xml:space="preserve"> </w:t>
      </w:r>
      <w:r>
        <w:t>1.3) time periods.</w:t>
      </w:r>
    </w:p>
    <w:p w14:paraId="05C5262A" w14:textId="71E4BAB7" w:rsidR="00EC4969" w:rsidRPr="007C2A70" w:rsidRDefault="00381A1D" w:rsidP="00EC4969">
      <w:r>
        <w:lastRenderedPageBreak/>
        <w:t>Dik-dik</w:t>
      </w:r>
      <w:r w:rsidR="00212468">
        <w:t>s</w:t>
      </w:r>
      <w:r w:rsidR="00EC4969">
        <w:t xml:space="preserve"> </w:t>
      </w:r>
      <w:r w:rsidR="00167519">
        <w:t>travelled similar distances</w:t>
      </w:r>
      <w:r w:rsidR="00EC4969">
        <w:t xml:space="preserve"> throughout the day, with </w:t>
      </w:r>
      <w:r w:rsidR="00552475">
        <w:t xml:space="preserve">little difference in </w:t>
      </w:r>
      <w:r w:rsidR="00EC4969">
        <w:t xml:space="preserve">displacement </w:t>
      </w:r>
      <w:r w:rsidR="00F36CE3">
        <w:t>between</w:t>
      </w:r>
      <w:r w:rsidR="00EC4969">
        <w:t xml:space="preserve"> the morning (0.27km </w:t>
      </w:r>
      <w:r w:rsidR="00EC4969" w:rsidRPr="00EC4969">
        <w:t>±</w:t>
      </w:r>
      <w:r w:rsidR="00037673">
        <w:t xml:space="preserve"> </w:t>
      </w:r>
      <w:r w:rsidR="00EC4969">
        <w:t>0.3</w:t>
      </w:r>
      <w:r w:rsidR="00212468">
        <w:t>km</w:t>
      </w:r>
      <w:r w:rsidR="00EC4969">
        <w:t>)</w:t>
      </w:r>
      <w:r w:rsidR="00F36CE3">
        <w:t>, midday</w:t>
      </w:r>
      <w:r w:rsidR="009E68F9">
        <w:t xml:space="preserve"> (0.20km </w:t>
      </w:r>
      <w:r w:rsidR="009E68F9" w:rsidRPr="00EC4969">
        <w:t>±</w:t>
      </w:r>
      <w:r w:rsidR="009E68F9">
        <w:t>0.27)</w:t>
      </w:r>
      <w:r w:rsidR="00F36CE3">
        <w:t xml:space="preserve">, evening </w:t>
      </w:r>
      <w:r w:rsidR="009E68F9">
        <w:t xml:space="preserve">(0.19km </w:t>
      </w:r>
      <w:r w:rsidR="009E68F9" w:rsidRPr="00EC4969">
        <w:t>±</w:t>
      </w:r>
      <w:r w:rsidR="009E68F9">
        <w:t xml:space="preserve">0.23) </w:t>
      </w:r>
      <w:r w:rsidR="00F36CE3">
        <w:t xml:space="preserve">and night (0.26km </w:t>
      </w:r>
      <w:r w:rsidR="00F36CE3" w:rsidRPr="00EC4969">
        <w:t>±</w:t>
      </w:r>
      <w:r w:rsidR="00F36CE3">
        <w:t xml:space="preserve"> 0.27km) time periods.</w:t>
      </w:r>
      <w:r w:rsidR="00EC4969">
        <w:t xml:space="preserve"> </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2523271D" w:rsidR="00EC0DAE" w:rsidRDefault="00EC0DAE" w:rsidP="007C2A70">
      <w:r>
        <w:rPr>
          <w:rFonts w:ascii="Cambria" w:hAnsi="Cambria"/>
        </w:rPr>
        <w:tab/>
      </w:r>
      <w:r w:rsidRPr="007C2A70">
        <w:t xml:space="preserve">Consistent with the </w:t>
      </w:r>
      <w:r w:rsidR="00580AAF">
        <w:t>r</w:t>
      </w:r>
      <w:r w:rsidR="00580AAF" w:rsidRPr="00580AAF">
        <w:t xml:space="preserve">educed foraging </w:t>
      </w:r>
      <w:r w:rsidR="00831DF2">
        <w:t xml:space="preserve">hypothesis </w:t>
      </w:r>
      <w:r w:rsidRPr="007C2A70">
        <w:t>(</w:t>
      </w:r>
      <w:r w:rsidR="00952CDD">
        <w:t>Hypothesis</w:t>
      </w:r>
      <w:r w:rsidRPr="007C2A70">
        <w:t xml:space="preserve"> 1), </w:t>
      </w:r>
      <w:r w:rsidR="0037048A">
        <w:t>the total duration</w:t>
      </w:r>
      <w:r w:rsidRPr="007C2A70">
        <w:t xml:space="preserve"> </w:t>
      </w:r>
      <w:r w:rsidR="00F24020">
        <w:t>of wild dogs</w:t>
      </w:r>
      <w:r w:rsidR="004509D8">
        <w:t>’</w:t>
      </w:r>
      <w:r w:rsidR="00F24020">
        <w:t xml:space="preserve"> </w:t>
      </w:r>
      <w:r w:rsidR="0037048A">
        <w:t xml:space="preserve">hunts in a 24h period </w:t>
      </w:r>
      <w:r w:rsidRPr="007C2A70">
        <w:t>w</w:t>
      </w:r>
      <w:r w:rsidR="0037048A">
        <w:t>as</w:t>
      </w:r>
      <w:r w:rsidRPr="007C2A70">
        <w:t xml:space="preserve"> shorter </w:t>
      </w:r>
      <w:r w:rsidR="00104CED">
        <w:t>at high ambient temperatures</w:t>
      </w:r>
      <w:r w:rsidR="002D6CAB">
        <w:t xml:space="preserve"> </w:t>
      </w:r>
      <w:r w:rsidR="002D6CAB" w:rsidRPr="007C2A70">
        <w:t>(Table 2</w:t>
      </w:r>
      <w:r w:rsidR="002D6CAB">
        <w:t>, Fig. 4a</w:t>
      </w:r>
      <w:r w:rsidR="002D6CAB" w:rsidRPr="007C2A70">
        <w:t>)</w:t>
      </w:r>
      <w:r w:rsidR="00F24020">
        <w:t xml:space="preserve">, </w:t>
      </w:r>
      <w:r w:rsidR="0037048A">
        <w:t>and the</w:t>
      </w:r>
      <w:r w:rsidR="002D6CAB">
        <w:t xml:space="preserve"> mean</w:t>
      </w:r>
      <w:r w:rsidR="0037048A">
        <w:t xml:space="preserve"> intensity </w:t>
      </w:r>
      <w:r w:rsidR="002D6CAB">
        <w:t xml:space="preserve">of hunts was </w:t>
      </w:r>
      <w:r w:rsidR="0037048A">
        <w:t>lower</w:t>
      </w:r>
      <w:r w:rsidR="00104CED">
        <w:t xml:space="preserve"> </w:t>
      </w:r>
      <w:r w:rsidRPr="007C2A70">
        <w:t>(Table 2).</w:t>
      </w:r>
      <w:r w:rsidR="002D6CAB">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xml:space="preserve">), </w:t>
      </w:r>
      <w:r w:rsidR="00F24020">
        <w:t>al</w:t>
      </w:r>
      <w:r w:rsidRPr="007C2A70">
        <w:t>though there was no such e</w:t>
      </w:r>
      <w:r w:rsidR="003F0B92">
        <w:t>ffect on morning hunts (</w:t>
      </w:r>
      <w:r w:rsidR="00221E1F">
        <w:t>Table S</w:t>
      </w:r>
      <w:r w:rsidR="005A1847">
        <w:t>5</w:t>
      </w:r>
      <w:r w:rsidRPr="007C2A70">
        <w:t xml:space="preserve">). </w:t>
      </w:r>
      <w:r w:rsidR="00991FD2">
        <w:t xml:space="preserve">Night time hunts were longer and higher intensity following hot days (Table S7). </w:t>
      </w:r>
      <w:r w:rsidR="00CD5D9F">
        <w:t>Wild dogs undertook</w:t>
      </w:r>
      <w:r w:rsidR="00AA4730">
        <w:t xml:space="preserve"> a greater number of hunts</w:t>
      </w:r>
      <w:r w:rsidR="00CD5D9F">
        <w:t xml:space="preserve"> across a 24h period</w:t>
      </w:r>
      <w:r w:rsidR="00AA4730">
        <w:t xml:space="preserve"> at higher temperatures</w:t>
      </w:r>
      <w:r w:rsidR="00CD5D9F">
        <w:t xml:space="preserve"> (Table 2)</w:t>
      </w:r>
      <w:r w:rsidR="00AA4730">
        <w:t xml:space="preserve">, due to the higher likelihood of occurrence of </w:t>
      </w:r>
      <w:r w:rsidR="000F2F62">
        <w:t>night-time hunts (</w:t>
      </w:r>
      <w:r w:rsidR="00CD5D9F">
        <w:t>Table</w:t>
      </w:r>
      <w:r w:rsidR="000F2F62">
        <w:t xml:space="preserve"> S7).</w:t>
      </w:r>
      <w:r w:rsidR="00A71C21">
        <w:t xml:space="preserve"> </w:t>
      </w:r>
      <w:r w:rsidRPr="007C2A70">
        <w:t>Rainfall may have mitigated the effects of high ambi</w:t>
      </w:r>
      <w:r w:rsidR="00DE61B3">
        <w:t>ent temperatures, with an interaction between rainfall and temperature</w:t>
      </w:r>
      <w:r w:rsidRPr="007C2A70">
        <w:t xml:space="preserve"> included in some of the top models for</w:t>
      </w:r>
      <w:r w:rsidR="003D3111">
        <w:t xml:space="preserve"> total</w:t>
      </w:r>
      <w:r w:rsidRPr="007C2A70">
        <w:t xml:space="preserve"> hunt </w:t>
      </w:r>
      <w:r w:rsidR="003F0B92">
        <w:t xml:space="preserve">duration </w:t>
      </w:r>
      <w:r w:rsidR="00E77D6D">
        <w:t xml:space="preserve">over 24h </w:t>
      </w:r>
      <w:r w:rsidR="003D3111">
        <w:t xml:space="preserve">and evening hunt duration </w:t>
      </w:r>
      <w:r w:rsidR="003F0B92">
        <w:t>(</w:t>
      </w:r>
      <w:r w:rsidR="00221E1F">
        <w:t>Table S</w:t>
      </w:r>
      <w:r w:rsidR="005A1847">
        <w:t>5</w:t>
      </w:r>
      <w:r w:rsidR="003F0B92">
        <w:t xml:space="preserve">, </w:t>
      </w:r>
      <w:r w:rsidR="00221E1F">
        <w:t>Table S</w:t>
      </w:r>
      <w:r w:rsidR="005A1847">
        <w:t>6</w:t>
      </w:r>
      <w:r w:rsidRPr="007C2A70">
        <w:t xml:space="preserve">). </w:t>
      </w:r>
      <w:r w:rsidR="00D07E0A">
        <w:t>Wild dogs engaged in longer, more intense hunts across all times of day when they were denning</w:t>
      </w:r>
      <w:r w:rsidR="003F0B92">
        <w:t xml:space="preserve"> (</w:t>
      </w:r>
      <w:r w:rsidR="00221E1F">
        <w:t xml:space="preserve">Table </w:t>
      </w:r>
      <w:r w:rsidR="0080752C">
        <w:t xml:space="preserve">2, Table </w:t>
      </w:r>
      <w:r w:rsidR="00221E1F">
        <w:t>S</w:t>
      </w:r>
      <w:r w:rsidR="005A1847">
        <w:t>5</w:t>
      </w:r>
      <w:r w:rsidR="0080752C">
        <w:t>- S7</w:t>
      </w:r>
      <w:r w:rsidRPr="007C2A70">
        <w:t>).</w:t>
      </w:r>
    </w:p>
    <w:p w14:paraId="788DFC98" w14:textId="1F203EB0" w:rsidR="00EC0DAE" w:rsidRDefault="00EC0DAE" w:rsidP="004F6210">
      <w:pPr>
        <w:ind w:firstLine="0"/>
      </w:pPr>
      <w:r w:rsidRPr="007C2A70">
        <w:tab/>
      </w:r>
    </w:p>
    <w:p w14:paraId="7A20493A" w14:textId="602B0099" w:rsidR="00EC0DAE" w:rsidRPr="00421FA1" w:rsidRDefault="00EC0DAE" w:rsidP="007C2A70">
      <w:pPr>
        <w:pStyle w:val="Heading2"/>
      </w:pPr>
      <w:r w:rsidRPr="00421FA1">
        <w:t xml:space="preserve">Habitat </w:t>
      </w:r>
      <w:r w:rsidR="008816DE">
        <w:t>use</w:t>
      </w:r>
    </w:p>
    <w:p w14:paraId="43A63992" w14:textId="47F9F1D5" w:rsidR="00EC0DAE" w:rsidRPr="007C2A70" w:rsidRDefault="00EC0DAE" w:rsidP="007C2A70">
      <w:r>
        <w:rPr>
          <w:rFonts w:ascii="Cambria" w:hAnsi="Cambria"/>
        </w:rPr>
        <w:tab/>
      </w:r>
      <w:r w:rsidR="00831DF2">
        <w:rPr>
          <w:rFonts w:ascii="Cambria" w:hAnsi="Cambria"/>
        </w:rPr>
        <w:t>Relative to other species, i</w:t>
      </w:r>
      <w:r w:rsidR="00F24020">
        <w:t>mpala used</w:t>
      </w:r>
      <w:r w:rsidRPr="007C2A70">
        <w:t xml:space="preserve"> the most open areas</w:t>
      </w:r>
      <w:r w:rsidR="00831DF2">
        <w:t>,</w:t>
      </w:r>
      <w:r w:rsidRPr="007C2A70">
        <w:t xml:space="preserve"> and wild dogs </w:t>
      </w:r>
      <w:r w:rsidR="00F24020">
        <w:t>used areas characterized by dense</w:t>
      </w:r>
      <w:r w:rsidR="0001182F">
        <w:t xml:space="preserve">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w:t>
      </w:r>
      <w:r w:rsidR="00F24020">
        <w:t>woody cover most</w:t>
      </w:r>
      <w:r w:rsidR="009521C8">
        <w:t xml:space="preserve"> </w:t>
      </w:r>
      <w:r w:rsidR="001C7C81">
        <w:t>at</w:t>
      </w:r>
      <w:r w:rsidR="001C7C81" w:rsidRPr="007C2A70">
        <w:t xml:space="preserve"> </w:t>
      </w:r>
      <w:r w:rsidRPr="007C2A70">
        <w:t>night (</w:t>
      </w:r>
      <w:r w:rsidR="0037275E">
        <w:t>Fig.</w:t>
      </w:r>
      <w:r w:rsidR="00177AA7">
        <w:t xml:space="preserve"> 3</w:t>
      </w:r>
      <w:r w:rsidRPr="007C2A70">
        <w:t xml:space="preserve">). </w:t>
      </w:r>
      <w:r w:rsidR="00F24020">
        <w:t>Use</w:t>
      </w:r>
      <w:r w:rsidRPr="007C2A70">
        <w:t xml:space="preserve"> of woody cover by </w:t>
      </w:r>
      <w:r w:rsidR="00381A1D">
        <w:t>dik-dik</w:t>
      </w:r>
      <w:r w:rsidR="009521C8" w:rsidRPr="00580AAF">
        <w:t>s</w:t>
      </w:r>
      <w:r w:rsidRPr="007C2A70">
        <w:t xml:space="preserve"> was relatively consistent throughout the </w:t>
      </w:r>
      <w:r w:rsidR="00831DF2">
        <w:t>24h cycle</w:t>
      </w:r>
      <w:r w:rsidR="00831DF2" w:rsidRPr="007C2A70">
        <w:t xml:space="preserve"> </w:t>
      </w:r>
      <w:r w:rsidRPr="007C2A70">
        <w:t>(</w:t>
      </w:r>
      <w:r w:rsidR="0037275E">
        <w:t>Fig.</w:t>
      </w:r>
      <w:r w:rsidR="00177AA7">
        <w:t xml:space="preserve"> 3</w:t>
      </w:r>
      <w:r w:rsidRPr="007C2A70">
        <w:t>).</w:t>
      </w:r>
    </w:p>
    <w:p w14:paraId="5AFB677C" w14:textId="1F1FBD99" w:rsidR="00EC0DAE" w:rsidRPr="007C2A70" w:rsidRDefault="00EC0DAE" w:rsidP="007C2A70">
      <w:r w:rsidRPr="007C2A70">
        <w:lastRenderedPageBreak/>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F24020">
        <w:t xml:space="preserve">and </w:t>
      </w:r>
      <w:r w:rsidR="00104CED">
        <w:t xml:space="preserve">during </w:t>
      </w:r>
      <w:r w:rsidR="00391926">
        <w:t>morning and</w:t>
      </w:r>
      <w:r w:rsidRPr="007C2A70">
        <w:t xml:space="preserve"> midday </w:t>
      </w:r>
      <w:r w:rsidR="00104CED">
        <w:t>periods</w:t>
      </w:r>
      <w:r w:rsidR="00391926">
        <w:t xml:space="preserve">, </w:t>
      </w:r>
      <w:r w:rsidR="00F24020">
        <w:t xml:space="preserve">but </w:t>
      </w:r>
      <w:r w:rsidR="00831DF2">
        <w:t xml:space="preserve">did </w:t>
      </w:r>
      <w:r w:rsidR="00391926">
        <w:t xml:space="preserve">not </w:t>
      </w:r>
      <w:r w:rsidR="00831DF2">
        <w:t xml:space="preserve">do so </w:t>
      </w:r>
      <w:r w:rsidR="00391926">
        <w:t>during the evening</w:t>
      </w:r>
      <w:r w:rsidR="00104CED">
        <w:t xml:space="preserve"> </w:t>
      </w:r>
      <w:r w:rsidRPr="007C2A70">
        <w:t xml:space="preserve">(Table 3). In contrast, there was </w:t>
      </w:r>
      <w:r w:rsidR="00391926">
        <w:t>no</w:t>
      </w:r>
      <w:r w:rsidRPr="007C2A70">
        <w:t xml:space="preserve"> evidence </w:t>
      </w:r>
      <w:r w:rsidR="00F24020">
        <w:t xml:space="preserve">that </w:t>
      </w:r>
      <w:r w:rsidR="00381A1D">
        <w:t>dik-dik</w:t>
      </w:r>
      <w:r w:rsidR="009521C8" w:rsidRPr="00580AAF">
        <w:t>s</w:t>
      </w:r>
      <w:r w:rsidR="00831DF2">
        <w:t>, of hunting wild dog packs,</w:t>
      </w:r>
      <w:r w:rsidRPr="007C2A70">
        <w:t xml:space="preserve"> select</w:t>
      </w:r>
      <w:r w:rsidR="00F24020">
        <w:t>ed</w:t>
      </w:r>
      <w:r w:rsidRPr="007C2A70">
        <w:t xml:space="preserve"> woody cover </w:t>
      </w:r>
      <w:r w:rsidR="00173561">
        <w:t>in relation to</w:t>
      </w:r>
      <w:r w:rsidRPr="007C2A70">
        <w:t xml:space="preserve"> ambient temperature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181AC331" w:rsidR="00EC0DAE" w:rsidRDefault="00EC0DAE" w:rsidP="007C2A70">
      <w:r>
        <w:tab/>
        <w:t xml:space="preserve">Among 795 wild dog scats, 71 (9%) contained impala remains and 609 (77%) contained </w:t>
      </w:r>
      <w:r w:rsidR="000C771F">
        <w:t xml:space="preserve">dik-diks </w:t>
      </w:r>
      <w:r>
        <w:t xml:space="preserve">remains. As predicted under the </w:t>
      </w:r>
      <w:r w:rsidR="00580AAF">
        <w:t xml:space="preserve">reduced foraging </w:t>
      </w:r>
      <w:r w:rsidR="00167519">
        <w:t>h</w:t>
      </w:r>
      <w:r w:rsidR="009521C8">
        <w:t xml:space="preserve">ypothesis </w:t>
      </w:r>
      <w:r>
        <w:t>(</w:t>
      </w:r>
      <w:r w:rsidR="00952CDD">
        <w:t>Hypothesis</w:t>
      </w:r>
      <w:r>
        <w:t xml:space="preserve"> 1</w:t>
      </w:r>
      <w:r w:rsidR="00104CED">
        <w:t>)</w:t>
      </w:r>
      <w:r>
        <w:t xml:space="preserve"> but not the other </w:t>
      </w:r>
      <w:r w:rsidR="00595D24">
        <w:t xml:space="preserve">two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EC52CE">
        <w:t xml:space="preserve"> 4b</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5A9A132D"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580AAF">
        <w:t>r</w:t>
      </w:r>
      <w:r w:rsidR="00580AAF" w:rsidRPr="00580AAF">
        <w:t xml:space="preserve">educed foraging </w:t>
      </w:r>
      <w:r w:rsidR="0058666F">
        <w:t xml:space="preserve">hypothesis </w:t>
      </w:r>
      <w:r>
        <w:t>(</w:t>
      </w:r>
      <w:r w:rsidR="003244F8">
        <w:t>Hypothesis 1</w:t>
      </w:r>
      <w:r>
        <w:t>)</w:t>
      </w:r>
      <w:r w:rsidR="00595D24">
        <w:t xml:space="preserve">: </w:t>
      </w:r>
      <w:r>
        <w:t xml:space="preserve">on hot days, wild dogs </w:t>
      </w:r>
      <w:r w:rsidR="00595D24">
        <w:t>spent</w:t>
      </w:r>
      <w:r>
        <w:t xml:space="preserve"> less </w:t>
      </w:r>
      <w:r w:rsidR="004A797B">
        <w:t>time</w:t>
      </w:r>
      <w:r>
        <w:t xml:space="preserve"> hunting, and </w:t>
      </w:r>
      <w:r w:rsidR="00595D24">
        <w:t>preferr</w:t>
      </w:r>
      <w:r w:rsidR="00C13693">
        <w:t>ed</w:t>
      </w:r>
      <w:r>
        <w:t xml:space="preserve"> small</w:t>
      </w:r>
      <w:r w:rsidR="00595D24">
        <w:t>er, more abundant</w:t>
      </w:r>
      <w:r>
        <w:t xml:space="preserve"> prey </w:t>
      </w:r>
      <w:r w:rsidR="0058666F">
        <w:t xml:space="preserve">(dikdiks) </w:t>
      </w:r>
      <w:r>
        <w:t>over larger</w:t>
      </w:r>
      <w:r w:rsidR="00595D24">
        <w:t xml:space="preserve">, rarer </w:t>
      </w:r>
      <w:r>
        <w:t>prey</w:t>
      </w:r>
      <w:r w:rsidR="0058666F">
        <w:t xml:space="preserve"> (impala)</w:t>
      </w:r>
      <w:r>
        <w:t xml:space="preserve">. </w:t>
      </w:r>
      <w:r w:rsidR="00F500D2">
        <w:t>Previously we</w:t>
      </w:r>
      <w:r>
        <w:t xml:space="preserve"> </w:t>
      </w:r>
      <w:r w:rsidR="00F500D2">
        <w:t>posited that</w:t>
      </w:r>
      <w:r w:rsidR="00CA2D5D">
        <w:t>, on average,</w:t>
      </w:r>
      <w:r w:rsidR="00F500D2">
        <w:t xml:space="preserve"> </w:t>
      </w:r>
      <w:r w:rsidR="00391D7A">
        <w:t xml:space="preserve">hunting </w:t>
      </w:r>
      <w:r w:rsidR="00381A1D">
        <w:t>dik-dik</w:t>
      </w:r>
      <w:r w:rsidR="00391D7A">
        <w:t>s</w:t>
      </w:r>
      <w:r>
        <w:t xml:space="preserve"> and impala would </w:t>
      </w:r>
      <w:r w:rsidR="00F500D2">
        <w:t xml:space="preserve">yield comparable </w:t>
      </w:r>
      <w:r w:rsidR="00391D7A">
        <w:t xml:space="preserve">energetic </w:t>
      </w:r>
      <w:r w:rsidR="00F500D2">
        <w:t>returns</w:t>
      </w:r>
      <w:r w:rsidR="00391D7A">
        <w:t xml:space="preserve"> for wild dogs</w:t>
      </w:r>
      <w:r>
        <w:t xml:space="preserve">, because the greater energy intake achievable by hunting impala was offset by the shorter travel distances associated with hunting </w:t>
      </w:r>
      <w:r w:rsidR="00381A1D">
        <w:t>dik-dik</w:t>
      </w:r>
      <w:r w:rsidR="00391D7A">
        <w:t>s</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However, optimal foraging theory predicts that a predator with limited time should select more abundant prey</w:t>
      </w:r>
      <w:r w:rsidR="00595D24">
        <w:t>—even if they are of lower value</w:t>
      </w:r>
      <w:r>
        <w:t xml:space="preserve"> (such as </w:t>
      </w:r>
      <w:r w:rsidR="00381A1D">
        <w:t>dik-dik</w:t>
      </w:r>
      <w:r w:rsidR="009521C8">
        <w:t>s</w:t>
      </w:r>
      <w:r>
        <w:t>)</w:t>
      </w:r>
      <w:r w:rsidR="00595D24">
        <w:t>—</w:t>
      </w:r>
      <w:r>
        <w:t xml:space="preserve">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w:t>
      </w:r>
      <w:r w:rsidR="003474D7">
        <w:t>result in</w:t>
      </w:r>
      <w:r>
        <w:t xml:space="preserve"> wild dogs </w:t>
      </w:r>
      <w:r w:rsidR="00DF2AC7">
        <w:t>increasing</w:t>
      </w:r>
      <w:r w:rsidR="00DE61B3">
        <w:t xml:space="preserve"> </w:t>
      </w:r>
      <w:r w:rsidR="00DF2AC7">
        <w:t xml:space="preserve">the </w:t>
      </w:r>
      <w:r w:rsidR="00DE61B3">
        <w:t>proportion of</w:t>
      </w:r>
      <w:r>
        <w:t xml:space="preserve"> </w:t>
      </w:r>
      <w:r w:rsidR="00381A1D">
        <w:t>dik-dik</w:t>
      </w:r>
      <w:r w:rsidR="009521C8">
        <w:t>s</w:t>
      </w:r>
      <w:r>
        <w:t xml:space="preserve"> </w:t>
      </w:r>
      <w:r w:rsidR="00DF2AC7">
        <w:t xml:space="preserve">that they consume, </w:t>
      </w:r>
      <w:r w:rsidR="00DE61B3">
        <w:t>compared to</w:t>
      </w:r>
      <w:r>
        <w:t xml:space="preserve"> impala, and our observations were consistent with this prediction (</w:t>
      </w:r>
      <w:r w:rsidR="001635E9">
        <w:t>Table 4</w:t>
      </w:r>
      <w:r>
        <w:t>).</w:t>
      </w:r>
    </w:p>
    <w:p w14:paraId="00AAB853" w14:textId="54F09A26" w:rsidR="00EC0DAE" w:rsidRDefault="003244F8" w:rsidP="007C2A70">
      <w:r>
        <w:lastRenderedPageBreak/>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w:t>
      </w:r>
      <w:r w:rsidR="00580AAF">
        <w:t>, with impala showing the greatest shift into closed vegetation</w:t>
      </w:r>
      <w:r w:rsidR="00346EC1">
        <w:t xml:space="preserve"> due to increased exposure to solar radiation resulting from their body size and greater use of open habitats</w:t>
      </w:r>
      <w:r w:rsidR="00EC0DAE">
        <w:t xml:space="preserve">. </w:t>
      </w:r>
      <w:r w:rsidR="00346EC1">
        <w:t>Somewhat in contrast to our prediction, w</w:t>
      </w:r>
      <w:r w:rsidR="00EC0DAE">
        <w:t xml:space="preserve">e found that only impala </w:t>
      </w:r>
      <w:r w:rsidR="00346EC1">
        <w:t>moved into more closed habitat at high ambient temperatures</w:t>
      </w:r>
      <w:r w:rsidR="00EC0DAE">
        <w:t xml:space="preserve"> (Table 3). Physiological studies suggest that </w:t>
      </w:r>
      <w:r w:rsidR="00381A1D">
        <w:t>dik-</w:t>
      </w:r>
      <w:r w:rsidR="000C771F">
        <w:t xml:space="preserve">diks </w:t>
      </w:r>
      <w:r w:rsidR="00EC0DAE">
        <w:t xml:space="preserve">are dependent upon shade to </w:t>
      </w:r>
      <w:r w:rsidR="00795888">
        <w:t>maintain homeothermy</w:t>
      </w:r>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habitat. </w:t>
      </w:r>
      <w:r w:rsidR="00795888">
        <w:t xml:space="preserve">Similarly, </w:t>
      </w:r>
      <w:r w:rsidR="00595D24">
        <w:t>as dik-dik</w:t>
      </w:r>
      <w:r w:rsidR="00A53792">
        <w:t>s</w:t>
      </w:r>
      <w:r w:rsidR="00595D24">
        <w:t xml:space="preserve"> reside in</w:t>
      </w:r>
      <w:r w:rsidR="00795888">
        <w:t xml:space="preserve"> dense</w:t>
      </w:r>
      <w:r w:rsidR="00595D24">
        <w:t xml:space="preserve"> woody</w:t>
      </w:r>
      <w:r w:rsidR="00795888">
        <w:t xml:space="preserve"> cover</w:t>
      </w:r>
      <w:r w:rsidR="00595D24">
        <w:t>,</w:t>
      </w:r>
      <w:r w:rsidR="00795888">
        <w:t xml:space="preserve"> </w:t>
      </w:r>
      <w:r w:rsidR="00595D24">
        <w:t>any</w:t>
      </w:r>
      <w:r w:rsidR="00795888">
        <w:t xml:space="preserve"> need to move into denser vegetation in hot weather</w:t>
      </w:r>
      <w:r w:rsidR="00595D24">
        <w:t xml:space="preserve"> may be reduced, relative to impala</w:t>
      </w:r>
      <w:r w:rsidR="00795888">
        <w:t>. D</w:t>
      </w:r>
      <w:r w:rsidR="00795888" w:rsidRPr="00795888">
        <w:t>ik-dik</w:t>
      </w:r>
      <w:r w:rsidR="00A53792">
        <w:t>s</w:t>
      </w:r>
      <w:r w:rsidR="00795888" w:rsidRPr="00795888">
        <w:t xml:space="preserve"> maintain a constant body temperature at air temperatures of up to 44°C (Kamau 1988)</w:t>
      </w:r>
      <w:r w:rsidR="00795888">
        <w:t>, far lower than maximum temperatures recorded at our study site</w:t>
      </w:r>
      <w:r w:rsidR="00A53792">
        <w:t xml:space="preserve"> (Caylor et al</w:t>
      </w:r>
      <w:r w:rsidR="005226B9">
        <w:t xml:space="preserve"> 2016</w:t>
      </w:r>
      <w:r w:rsidR="00A53792">
        <w:t>)</w:t>
      </w:r>
      <w:r w:rsidR="00795888">
        <w:t xml:space="preserve">.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xml:space="preserve">), perhaps because </w:t>
      </w:r>
      <w:r w:rsidR="000A7838">
        <w:t xml:space="preserve">the vast majority of </w:t>
      </w:r>
      <w:r w:rsidR="00EC0DAE">
        <w:t>hunt</w:t>
      </w:r>
      <w:r w:rsidR="000A7838">
        <w:t>s</w:t>
      </w:r>
      <w:r w:rsidR="00EC0DAE">
        <w:t xml:space="preserve"> occur before and after the hottest times of day (</w:t>
      </w:r>
      <w:r w:rsidR="00EC52CE">
        <w:t>Fig. 1</w:t>
      </w:r>
      <w:r w:rsidR="00EC0DAE">
        <w:t xml:space="preserve">). </w:t>
      </w:r>
      <w:r w:rsidR="00BE7FD0">
        <w:t>The tendency of impala</w:t>
      </w:r>
      <w:r w:rsidR="00EC0DAE">
        <w:t xml:space="preserve"> to move into denser cover at high </w:t>
      </w:r>
      <w:r w:rsidR="007D7ACC">
        <w:t xml:space="preserve">ambient </w:t>
      </w:r>
      <w:r w:rsidR="00EC0DAE">
        <w:t xml:space="preserve">temperatures </w:t>
      </w:r>
      <w:r w:rsidR="00A53792">
        <w:t xml:space="preserve">would be expected to </w:t>
      </w:r>
      <w:r w:rsidR="00595D24">
        <w:t xml:space="preserve">result in </w:t>
      </w:r>
      <w:r w:rsidR="00A53792">
        <w:t xml:space="preserve">a </w:t>
      </w:r>
      <w:r w:rsidR="00595D24">
        <w:t>greater risk of predation</w:t>
      </w:r>
      <w:r w:rsidR="00EC0DAE">
        <w:t>, since wild dogs typically occupied denser cover (</w:t>
      </w:r>
      <w:r w:rsidR="001635E9">
        <w:t>Fig. 3</w:t>
      </w:r>
      <w:r w:rsidR="00EC0DAE">
        <w:t xml:space="preserve">), and </w:t>
      </w:r>
      <w:r w:rsidR="00595D24">
        <w:t xml:space="preserve">since </w:t>
      </w:r>
      <w:r w:rsidR="00EC0DAE">
        <w:t xml:space="preserve">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w:t>
      </w:r>
      <w:r w:rsidR="00595D24">
        <w:t>In sum</w:t>
      </w:r>
      <w:r w:rsidR="00EC0DAE">
        <w:t xml:space="preserve">, although impala behaviour changed in line with the predictions of the shade-seeking </w:t>
      </w:r>
      <w:r>
        <w:t xml:space="preserve">hypothesis </w:t>
      </w:r>
      <w:r w:rsidR="00EC0DAE">
        <w:t>(</w:t>
      </w:r>
      <w:r>
        <w:t xml:space="preserve">Hypothesis </w:t>
      </w:r>
      <w:r w:rsidR="001635E9">
        <w:t>2</w:t>
      </w:r>
      <w:r w:rsidR="00EC0DAE">
        <w:t xml:space="preserve">), this change </w:t>
      </w:r>
      <w:r w:rsidR="00A53792">
        <w:t xml:space="preserve">appears </w:t>
      </w:r>
      <w:r w:rsidR="00EC0DAE">
        <w:t xml:space="preserve">not </w:t>
      </w:r>
      <w:r w:rsidR="00A53792">
        <w:t xml:space="preserve">to have </w:t>
      </w:r>
      <w:r w:rsidR="0058666F">
        <w:t xml:space="preserve">increased </w:t>
      </w:r>
      <w:r w:rsidR="00595D24">
        <w:t>the rate at which they were consumed by wild dogs</w:t>
      </w:r>
      <w:r w:rsidR="00EC0DAE">
        <w:t>.</w:t>
      </w:r>
    </w:p>
    <w:p w14:paraId="306DE740" w14:textId="36418FBF" w:rsidR="00EC0DAE" w:rsidRDefault="00EC0DAE" w:rsidP="00DD1CA2">
      <w:pPr>
        <w:ind w:firstLine="288"/>
      </w:pPr>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rsidR="00595D24">
        <w:t>,</w:t>
      </w:r>
      <w:r>
        <w:t xml:space="preserve"> </w:t>
      </w:r>
      <w:r w:rsidR="00595D24">
        <w:t xml:space="preserve">high ambient temperatures </w:t>
      </w:r>
      <w:r w:rsidR="00A53792">
        <w:t xml:space="preserve">were predicted to </w:t>
      </w:r>
      <w:r>
        <w:t xml:space="preserve">reduce chase distances for impala and increase them for </w:t>
      </w:r>
      <w:r w:rsidR="00381A1D">
        <w:t>dik-dik</w:t>
      </w:r>
      <w:r w:rsidR="00EA3969">
        <w:t>s</w:t>
      </w:r>
      <w:r>
        <w:t xml:space="preserve">, as larger-bodied animals would be slowed down by </w:t>
      </w:r>
      <w:r w:rsidR="003474D7">
        <w:t>hyperthermia</w:t>
      </w:r>
      <w:r>
        <w:t xml:space="preserve"> to a greater extent than smaller-bodied animals</w:t>
      </w:r>
      <w:r w:rsidR="00595D24">
        <w:t xml:space="preserve"> (Creel et al. 2016)</w:t>
      </w:r>
      <w:r>
        <w:t xml:space="preserve">. We were not able to test </w:t>
      </w:r>
      <w:r w:rsidR="00EA3969">
        <w:t xml:space="preserve">this hypothesis </w:t>
      </w:r>
      <w:r>
        <w:t xml:space="preserve">directly </w:t>
      </w:r>
      <w:r w:rsidR="00B3401D">
        <w:t xml:space="preserve">using telemetry data on movement rates </w:t>
      </w:r>
      <w:r>
        <w:t xml:space="preserve">because our monitoring methods did not allow us to </w:t>
      </w:r>
      <w:r>
        <w:lastRenderedPageBreak/>
        <w:t xml:space="preserve">measure chase distance or speed. However, this </w:t>
      </w:r>
      <w:r w:rsidR="00595D24">
        <w:t xml:space="preserve">hypothesis </w:t>
      </w:r>
      <w:r>
        <w:t xml:space="preserve">also </w:t>
      </w:r>
      <w:r w:rsidR="0058666F">
        <w:t xml:space="preserve">generated a prediction </w:t>
      </w:r>
      <w:r>
        <w:t xml:space="preserve">that predation upon impala would increase, relative to predation on </w:t>
      </w:r>
      <w:r w:rsidR="00381A1D">
        <w:t>dik-dik</w:t>
      </w:r>
      <w:r w:rsidR="00EA3969">
        <w:t>s</w:t>
      </w:r>
      <w:r>
        <w:t>, when ambient temperatures were high</w:t>
      </w:r>
      <w:r w:rsidR="003474D7">
        <w:t>er</w:t>
      </w:r>
      <w:r>
        <w:t>. Our observations showed the opposite pattern (</w:t>
      </w:r>
      <w:r w:rsidR="001635E9">
        <w:t>Table 4</w:t>
      </w:r>
      <w:r w:rsidR="004524F8">
        <w:t xml:space="preserve">, </w:t>
      </w:r>
      <w:r w:rsidR="0037275E">
        <w:t>Fig.</w:t>
      </w:r>
      <w:r w:rsidR="00EC52CE">
        <w:t xml:space="preserve"> 4b</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A53792">
        <w:t>This discrepancy between prediction and observation may reflect the fact that i</w:t>
      </w:r>
      <w:r w:rsidR="00051F9D">
        <w:t xml:space="preserve">mpala </w:t>
      </w:r>
      <w:r w:rsidR="00595D24">
        <w:t>can</w:t>
      </w:r>
      <w:r w:rsidR="004D431E">
        <w:t xml:space="preserve"> effectively dissipate</w:t>
      </w:r>
      <w:r w:rsidR="00051F9D">
        <w:t xml:space="preserve"> body heat through sweating</w:t>
      </w:r>
      <w:r w:rsidR="004D431E">
        <w:t xml:space="preserve"> even during periods of exertion</w:t>
      </w:r>
      <w:r w:rsidR="00051F9D">
        <w:t>,</w:t>
      </w:r>
      <w:r w:rsidR="00C844C0">
        <w:t xml:space="preserve"> maintaining</w:t>
      </w:r>
      <w:r w:rsidR="00346EC1">
        <w:t xml:space="preserve"> </w:t>
      </w:r>
      <w:r w:rsidR="00C844C0">
        <w:t xml:space="preserve">a constant body temperature at </w:t>
      </w:r>
      <w:r w:rsidR="00DD1CA2">
        <w:t>ambient</w:t>
      </w:r>
      <w:r w:rsidR="00C844C0">
        <w:t xml:space="preserve"> temperatures as high as 44</w:t>
      </w:r>
      <w:r w:rsidR="00C844C0">
        <w:rPr>
          <w:rFonts w:ascii="Malgun Gothic" w:eastAsia="Malgun Gothic" w:hAnsi="Malgun Gothic" w:hint="eastAsia"/>
        </w:rPr>
        <w:t>°</w:t>
      </w:r>
      <w:r w:rsidR="00C844C0">
        <w:t>C (</w:t>
      </w:r>
      <w:proofErr w:type="spellStart"/>
      <w:r w:rsidR="00C844C0">
        <w:t>Maloiy</w:t>
      </w:r>
      <w:proofErr w:type="spellEnd"/>
      <w:r w:rsidR="00C844C0">
        <w:t xml:space="preserve"> and </w:t>
      </w:r>
      <w:proofErr w:type="spellStart"/>
      <w:r w:rsidR="00C844C0">
        <w:t>Hopcraft</w:t>
      </w:r>
      <w:proofErr w:type="spellEnd"/>
      <w:r w:rsidR="00C844C0">
        <w:t xml:space="preserve"> 1970)</w:t>
      </w:r>
      <w:r w:rsidR="004D431E">
        <w:t xml:space="preserve">. </w:t>
      </w:r>
      <w:r w:rsidR="00A53792">
        <w:t>Thus, w</w:t>
      </w:r>
      <w:r w:rsidR="00C844C0">
        <w:t>hilst high</w:t>
      </w:r>
      <w:r w:rsidR="004603A0">
        <w:t>er</w:t>
      </w:r>
      <w:r w:rsidR="00C844C0">
        <w:t xml:space="preserve"> </w:t>
      </w:r>
      <w:r w:rsidR="004603A0">
        <w:t xml:space="preserve">ambient </w:t>
      </w:r>
      <w:r w:rsidR="00C844C0">
        <w:t xml:space="preserve">temperatures </w:t>
      </w:r>
      <w:r w:rsidR="004603A0">
        <w:t xml:space="preserve">than those at our study site </w:t>
      </w:r>
      <w:r w:rsidR="00C844C0">
        <w:t xml:space="preserve">may </w:t>
      </w:r>
      <w:r w:rsidR="004603A0">
        <w:t>increase the risk of hyperthermia</w:t>
      </w:r>
      <w:r w:rsidR="00C844C0">
        <w:t xml:space="preserve">, </w:t>
      </w:r>
      <w:r w:rsidR="004603A0">
        <w:t>th</w:t>
      </w:r>
      <w:r w:rsidR="00A53792">
        <w:t>is</w:t>
      </w:r>
      <w:r w:rsidR="00C844C0">
        <w:t xml:space="preserve"> ability </w:t>
      </w:r>
      <w:r w:rsidR="00A921E5">
        <w:t xml:space="preserve">of impala </w:t>
      </w:r>
      <w:r w:rsidR="00C844C0">
        <w:t xml:space="preserve">to dissipate heat </w:t>
      </w:r>
      <w:r w:rsidR="004603A0">
        <w:t>by</w:t>
      </w:r>
      <w:r w:rsidR="00C844C0">
        <w:t xml:space="preserve"> sweating</w:t>
      </w:r>
      <w:r w:rsidR="00A921E5">
        <w:t xml:space="preserve"> may </w:t>
      </w:r>
      <w:r w:rsidR="00C844C0">
        <w:t xml:space="preserve">outweigh any restrictions </w:t>
      </w:r>
      <w:r w:rsidR="004D431E">
        <w:t xml:space="preserve">on </w:t>
      </w:r>
      <w:r w:rsidR="004603A0">
        <w:t xml:space="preserve">dry </w:t>
      </w:r>
      <w:r w:rsidR="004D431E">
        <w:t>heat loss</w:t>
      </w:r>
      <w:r w:rsidR="00A921E5">
        <w:t xml:space="preserve"> related to body size</w:t>
      </w:r>
      <w:r w:rsidR="00C844C0">
        <w:t xml:space="preserve">. </w:t>
      </w:r>
    </w:p>
    <w:p w14:paraId="034D4458" w14:textId="627361F7" w:rsidR="00EC0DAE" w:rsidRDefault="00EC0DAE" w:rsidP="007C2A70">
      <w:r>
        <w:tab/>
      </w:r>
      <w:r w:rsidR="00A921E5">
        <w:t xml:space="preserve">Additional </w:t>
      </w:r>
      <w:r w:rsidR="00EA3969">
        <w:t>evidence</w:t>
      </w:r>
      <w:r w:rsidR="00174B22">
        <w:t xml:space="preserve"> </w:t>
      </w:r>
      <w:r w:rsidR="00EA3969">
        <w:t xml:space="preserve">also </w:t>
      </w:r>
      <w:r w:rsidR="00174B22">
        <w:t>favour</w:t>
      </w:r>
      <w:r w:rsidR="00EA3969">
        <w:t>s</w:t>
      </w:r>
      <w:r>
        <w:t xml:space="preserve"> the reduced foraging </w:t>
      </w:r>
      <w:r w:rsidR="003244F8">
        <w:t>hypothesis</w:t>
      </w:r>
      <w:r>
        <w:t xml:space="preserve"> (</w:t>
      </w:r>
      <w:r w:rsidR="003244F8">
        <w:t>Hypothesis</w:t>
      </w:r>
      <w:r>
        <w:t xml:space="preserve"> 1) over </w:t>
      </w:r>
      <w:r w:rsidR="00FD7655">
        <w:t>the shade</w:t>
      </w:r>
      <w:r w:rsidR="004509D8">
        <w:t>-</w:t>
      </w:r>
      <w:r w:rsidR="00FD7655">
        <w:t>seeking hypothesis (</w:t>
      </w:r>
      <w:r w:rsidR="0058666F">
        <w:t xml:space="preserve">Hypothesis </w:t>
      </w:r>
      <w:r w:rsidR="00A921E5">
        <w:t>2</w:t>
      </w:r>
      <w:r w:rsidR="00FD7655">
        <w:t>)</w:t>
      </w:r>
      <w:r w:rsidR="00A921E5">
        <w:t xml:space="preserve"> and </w:t>
      </w:r>
      <w:r w:rsidR="009E4F6B">
        <w:t xml:space="preserve">the prey overheating hypothesis (Hypothesis </w:t>
      </w:r>
      <w:r w:rsidR="00A921E5">
        <w:t>3</w:t>
      </w:r>
      <w:r w:rsidR="009E4F6B">
        <w:t>)</w:t>
      </w:r>
      <w:r>
        <w:t xml:space="preserve">. Under </w:t>
      </w:r>
      <w:r w:rsidR="009E4F6B">
        <w:t>the reduced foraging</w:t>
      </w:r>
      <w:r w:rsidR="0058666F">
        <w:t xml:space="preserve"> </w:t>
      </w:r>
      <w:r w:rsidR="009E4F6B">
        <w:t>hypothesis</w:t>
      </w:r>
      <w:r>
        <w:t xml:space="preserve">,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846F37">
        <w:rPr>
          <w:noProof/>
        </w:rPr>
        <w:t>2021</w:t>
      </w:r>
      <w:r>
        <w:rPr>
          <w:noProof/>
        </w:rPr>
        <w:t>)</w:t>
      </w:r>
      <w:r>
        <w:fldChar w:fldCharType="end"/>
      </w:r>
      <w:r>
        <w:t>. In contrast, under the other t</w:t>
      </w:r>
      <w:r w:rsidR="001635E9">
        <w:t>wo</w:t>
      </w:r>
      <w:r>
        <w:t xml:space="preserve"> </w:t>
      </w:r>
      <w:r w:rsidR="00A921E5">
        <w:t>hypotheses</w:t>
      </w:r>
      <w:r>
        <w:t xml:space="preserve">, food intake (and </w:t>
      </w:r>
      <w:r w:rsidR="00EA3969">
        <w:t xml:space="preserve">thus </w:t>
      </w:r>
      <w:r>
        <w:t xml:space="preserve">potentially survival and reproductive success), </w:t>
      </w:r>
      <w:r w:rsidR="00A53792">
        <w:t xml:space="preserve">would be expected to </w:t>
      </w:r>
      <w:r>
        <w:t>improve at high</w:t>
      </w:r>
      <w:r w:rsidR="004D562B">
        <w:t xml:space="preserve"> </w:t>
      </w:r>
      <w:r w:rsidR="00245C77">
        <w:t xml:space="preserve">ambient </w:t>
      </w:r>
      <w:r w:rsidR="004D562B">
        <w:t>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w:t>
      </w:r>
      <w:r w:rsidR="004509D8">
        <w:t>-</w:t>
      </w:r>
      <w:r>
        <w:t>speed chases (</w:t>
      </w:r>
      <w:r w:rsidR="003244F8">
        <w:t xml:space="preserve">Hypothesis </w:t>
      </w:r>
      <w:r w:rsidR="001635E9">
        <w:t>3</w:t>
      </w:r>
      <w:r>
        <w:t xml:space="preserve">). Hence, while </w:t>
      </w:r>
      <w:r w:rsidR="00A921E5">
        <w:t>vital rates</w:t>
      </w:r>
      <w:r>
        <w:t xml:space="preserve"> cannot confirm the reduced foraging </w:t>
      </w:r>
      <w:r w:rsidR="003244F8">
        <w:t>hypothesis</w:t>
      </w:r>
      <w:r>
        <w:t xml:space="preserve"> (</w:t>
      </w:r>
      <w:r w:rsidR="003244F8">
        <w:t>Hypothesis</w:t>
      </w:r>
      <w:r>
        <w:t xml:space="preserve"> 1), they do contribute to refuting </w:t>
      </w:r>
      <w:r w:rsidR="003244F8">
        <w:t xml:space="preserve">Hypotheses </w:t>
      </w:r>
      <w:r w:rsidR="001635E9">
        <w:t>2 and 3</w:t>
      </w:r>
      <w:r>
        <w:t>.</w:t>
      </w:r>
      <w:r w:rsidR="00244DF8">
        <w:t xml:space="preserve"> </w:t>
      </w:r>
    </w:p>
    <w:p w14:paraId="46438486" w14:textId="3127739F" w:rsidR="00EC0DAE" w:rsidRPr="000C771F" w:rsidRDefault="00EC0DAE" w:rsidP="007C2A70">
      <w:r>
        <w:lastRenderedPageBreak/>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0C771F">
        <w:t xml:space="preserve">dik-dik </w:t>
      </w:r>
      <w:r>
        <w:t xml:space="preserve">numbers, and </w:t>
      </w:r>
      <w:r w:rsidR="00A53792">
        <w:t xml:space="preserve">that </w:t>
      </w:r>
      <w:r w:rsidR="000C771F">
        <w:t xml:space="preserve">dik-diks </w:t>
      </w:r>
      <w:r>
        <w:t xml:space="preserve">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381A1D">
        <w:t>dik</w:t>
      </w:r>
      <w:r w:rsidR="00381A1D" w:rsidRPr="000C771F">
        <w:t>-dik</w:t>
      </w:r>
      <w:r w:rsidR="00C84718" w:rsidRPr="000C771F">
        <w:t>s</w:t>
      </w:r>
      <w:r w:rsidRPr="000C771F">
        <w:t xml:space="preserve"> did not trigger cascading effects on vegetation </w:t>
      </w:r>
      <w:r w:rsidR="00A53792" w:rsidRPr="000C771F">
        <w:t xml:space="preserve">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xml:space="preserve">, rising </w:t>
      </w:r>
      <w:r w:rsidR="00A53792" w:rsidRPr="000C771F">
        <w:t xml:space="preserve">ambient </w:t>
      </w:r>
      <w:r w:rsidRPr="000C771F">
        <w:t xml:space="preserve">temperatures would be expected to intensify wild dog predation on </w:t>
      </w:r>
      <w:r w:rsidR="00381A1D" w:rsidRPr="000C771F">
        <w:t>dik-dik</w:t>
      </w:r>
      <w:r w:rsidR="00C84718" w:rsidRPr="000C771F">
        <w:t>s</w:t>
      </w:r>
      <w:r w:rsidRPr="000C771F">
        <w:t>, which might generate wider impacts on community structure.</w:t>
      </w:r>
    </w:p>
    <w:p w14:paraId="273FF2BF" w14:textId="5C4E3EF2" w:rsidR="00EC0DAE" w:rsidRDefault="00EC0DAE" w:rsidP="007C2A70">
      <w:r w:rsidRPr="000C771F">
        <w:tab/>
        <w:t xml:space="preserve">Second, our findings suggest that </w:t>
      </w:r>
      <w:r w:rsidR="00A921E5" w:rsidRPr="000C771F">
        <w:t xml:space="preserve">the resilience of wild dog populations to </w:t>
      </w:r>
      <w:r w:rsidRPr="000C771F">
        <w:t xml:space="preserve">climate change might </w:t>
      </w:r>
      <w:r w:rsidR="00A921E5" w:rsidRPr="000C771F">
        <w:t>hinge on</w:t>
      </w:r>
      <w:r w:rsidRPr="000C771F">
        <w:t xml:space="preserve"> the abundance of small, abundant prey. Our study site is unusual both in the density of </w:t>
      </w:r>
      <w:r w:rsidR="00381A1D" w:rsidRPr="000C771F">
        <w:t>dik-dik</w:t>
      </w:r>
      <w:r w:rsidR="00C84718" w:rsidRPr="000C771F">
        <w:t>s</w:t>
      </w:r>
      <w:r w:rsidRPr="000C771F">
        <w:t xml:space="preserve"> it supports </w:t>
      </w:r>
      <w:r w:rsidRPr="000C771F">
        <w:fldChar w:fldCharType="begin" w:fldLock="1"/>
      </w:r>
      <w:r w:rsidR="00DE486A" w:rsidRPr="000C771F">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rsidRPr="000C771F">
        <w:fldChar w:fldCharType="separate"/>
      </w:r>
      <w:r w:rsidRPr="000C771F">
        <w:rPr>
          <w:noProof/>
        </w:rPr>
        <w:t>(Augustine 2010; Ford et al. 2015)</w:t>
      </w:r>
      <w:r w:rsidRPr="000C771F">
        <w:fldChar w:fldCharType="end"/>
      </w:r>
      <w:r w:rsidRPr="000C771F">
        <w:t xml:space="preserve"> and the degree to which wild dogs rely on </w:t>
      </w:r>
      <w:r w:rsidR="00381A1D" w:rsidRPr="000C771F">
        <w:t>dik-dik</w:t>
      </w:r>
      <w:r w:rsidR="00C84718" w:rsidRPr="000C771F">
        <w:t>s</w:t>
      </w:r>
      <w:r w:rsidRPr="000C771F">
        <w:t xml:space="preserve">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xml:space="preserve">. Across much of the geographic range of wild dogs, </w:t>
      </w:r>
      <w:r w:rsidR="00381A1D" w:rsidRPr="000C771F">
        <w:t>dik-dik</w:t>
      </w:r>
      <w:r w:rsidR="007E1FEF" w:rsidRPr="000C771F">
        <w:t>s</w:t>
      </w:r>
      <w:r w:rsidRPr="000C771F">
        <w:t xml:space="preserve">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w:t>
      </w:r>
      <w:r w:rsidR="00EF1411">
        <w:t>L</w:t>
      </w:r>
      <w:r>
        <w:t xml:space="preserve">ow reproductive success and high mortality at high ambient temperatures have been reported for wild dogs </w:t>
      </w:r>
      <w:r w:rsidR="00A921E5">
        <w:t>elsewhere,</w:t>
      </w:r>
      <w:r>
        <w:t xml:space="preserv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617F0C">
        <w:rPr>
          <w:noProof/>
        </w:rPr>
        <w:t>2021</w:t>
      </w:r>
      <w:r>
        <w:rPr>
          <w:noProof/>
        </w:rPr>
        <w:t>)</w:t>
      </w:r>
      <w:r>
        <w:fldChar w:fldCharType="end"/>
      </w:r>
      <w:r>
        <w:t>.</w:t>
      </w:r>
    </w:p>
    <w:p w14:paraId="5B5044F4" w14:textId="3232A736" w:rsidR="00EC0DAE" w:rsidRDefault="00EC0DAE" w:rsidP="007C2A70">
      <w:r>
        <w:tab/>
        <w:t>Our results help to explain the negative impacts of high ambient temperatures on the survival and reproductive success of the African wild dog</w:t>
      </w:r>
      <w:r w:rsidR="00B128C3">
        <w:t xml:space="preserve"> </w:t>
      </w:r>
      <w:r w:rsidR="008E4B0B">
        <w:t xml:space="preserve">(Woodroffe, Groom &amp; McNutt 2017, Rabaiotti et al 2021), </w:t>
      </w:r>
      <w:r>
        <w:t xml:space="preserve">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buffer wild dog populations against the effects of climate change</w:t>
      </w:r>
      <w:r w:rsidR="00A921E5">
        <w:t>:</w:t>
      </w:r>
      <w:r>
        <w:t xml:space="preserve"> because abundan</w:t>
      </w:r>
      <w:r w:rsidR="00A921E5">
        <w:t xml:space="preserve">ce and body size often are correlated (Brown 1995, White et al 2007), small-bodied, abundant </w:t>
      </w:r>
      <w:r>
        <w:t xml:space="preserve">prey </w:t>
      </w:r>
      <w:r w:rsidR="00A921E5">
        <w:t>can be a substitute for larger-bodied, rarer prey</w:t>
      </w:r>
      <w:r>
        <w:t xml:space="preserve">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w:t>
      </w:r>
      <w:r>
        <w:lastRenderedPageBreak/>
        <w:t xml:space="preserve">climate. However, interventions </w:t>
      </w:r>
      <w:r w:rsidR="004619EB">
        <w:t xml:space="preserve">that </w:t>
      </w:r>
      <w:r>
        <w:t xml:space="preserve">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5E1A0B66" w:rsidR="00EC0DAE" w:rsidRDefault="00EC0DAE" w:rsidP="007C2A70">
      <w:r>
        <w:tab/>
        <w:t xml:space="preserve">More generally, we have shown that ambient temperature can influence patterns of predation, even when both predator and prey are tropical endotherms. </w:t>
      </w:r>
      <w:r w:rsidR="004619EB">
        <w:t>Our findings contrast</w:t>
      </w:r>
      <w:r>
        <w:t xml:space="preserve"> with </w:t>
      </w:r>
      <w:r w:rsidR="00BE7FD0">
        <w:t>ecosystem</w:t>
      </w:r>
      <w:r w:rsidR="004E395B">
        <w:t xml:space="preserve"> and community ecology</w:t>
      </w:r>
      <w:r>
        <w:t xml:space="preserve"> models</w:t>
      </w:r>
      <w:r w:rsidR="00BE7FD0">
        <w:t xml:space="preserve"> </w:t>
      </w:r>
      <w:r w:rsidR="006F06AB">
        <w:t xml:space="preserve">that assume predation rates will increase at higher temperatures </w:t>
      </w:r>
      <w:r w:rsid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 </w:instrText>
      </w:r>
      <w:r w:rsidR="006F06AB"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DATA </w:instrText>
      </w:r>
      <w:r w:rsidR="006F06AB" w:rsidRPr="006F06AB">
        <w:fldChar w:fldCharType="end"/>
      </w:r>
      <w:r w:rsidR="006F06AB">
        <w:fldChar w:fldCharType="separate"/>
      </w:r>
      <w:r w:rsidR="006F06AB">
        <w:rPr>
          <w:noProof/>
        </w:rPr>
        <w:t>(e.g., Dell, Pawar &amp; Savage 2014 , Harfoot et al 2014)</w:t>
      </w:r>
      <w:r w:rsidR="006F06AB">
        <w:fldChar w:fldCharType="end"/>
      </w:r>
      <w:r w:rsidR="006F06AB">
        <w:t xml:space="preserve">. </w:t>
      </w:r>
      <w:r>
        <w:t xml:space="preserve">However, our findings also highlight the difficulty of accurately predicting how </w:t>
      </w:r>
      <w:r w:rsidR="0058666F">
        <w:t xml:space="preserve">ambient </w:t>
      </w:r>
      <w:r>
        <w:t xml:space="preserve">temperature would be expected to influence </w:t>
      </w:r>
      <w:r w:rsidR="004619EB">
        <w:t xml:space="preserve">predator-prey interactions </w:t>
      </w:r>
      <w:r>
        <w:t xml:space="preserve">involving endotherms: all </w:t>
      </w:r>
      <w:r w:rsidR="004619EB">
        <w:t xml:space="preserve">three </w:t>
      </w:r>
      <w:r>
        <w:t xml:space="preserve">of the </w:t>
      </w:r>
      <w:r w:rsidR="007E1FEF">
        <w:t xml:space="preserve">hypotheses </w:t>
      </w:r>
      <w:r>
        <w:t>that we investigated were</w:t>
      </w:r>
      <w:r w:rsidR="00B3401D">
        <w:t xml:space="preserve"> </w:t>
      </w:r>
      <w:r>
        <w:t xml:space="preserve">plausible, but they generated conflicting </w:t>
      </w:r>
      <w:r w:rsidR="007E1FEF">
        <w:t xml:space="preserve">predictions </w:t>
      </w:r>
      <w:r>
        <w:t xml:space="preserve">about how predation on impala and </w:t>
      </w:r>
      <w:r w:rsidR="00381A1D">
        <w:t>dik-dik</w:t>
      </w:r>
      <w:r w:rsidR="007E1FEF" w:rsidRPr="00346EC1">
        <w:t>s</w:t>
      </w:r>
      <w:r>
        <w:t xml:space="preserve"> might vary in response to weather conditions, and only empirical testing indicated the true direction of the impact. Further investigations of how temperature-induced changes in the behaviour of predator and prey species </w:t>
      </w:r>
      <w:r w:rsidR="00B3401D">
        <w:t xml:space="preserve">– mediated by habitat type - </w:t>
      </w:r>
      <w:r>
        <w:t xml:space="preserve"> influence trophic interactions would help to build a more general picture of the relationship</w:t>
      </w:r>
      <w:r w:rsidR="00AC73A8">
        <w:t>s</w:t>
      </w:r>
      <w:r>
        <w:t xml:space="preserve"> between ambient temperature and endotherm predation within ecological communities.</w:t>
      </w:r>
    </w:p>
    <w:p w14:paraId="325290F6" w14:textId="77777777" w:rsidR="00F97348" w:rsidRDefault="00F97348" w:rsidP="007C2A70"/>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w:t>
      </w:r>
      <w:r w:rsidR="009778D6" w:rsidRPr="000D0B5E">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34F3BB3B"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0562A286" w14:textId="323BBF5A" w:rsidR="006F06AB" w:rsidRPr="001A46EE" w:rsidRDefault="006F06AB"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B32848B" w14:textId="1E4B73EC"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w:t>
      </w:r>
      <w:r w:rsidR="009778D6" w:rsidRPr="000D0B5E">
        <w:rPr>
          <w:rFonts w:ascii="Cambria" w:hAnsi="Cambria"/>
          <w:b/>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w:t>
      </w:r>
      <w:r w:rsidR="009778D6" w:rsidRPr="000D0B5E">
        <w:rPr>
          <w:rFonts w:ascii="Cambria" w:hAnsi="Cambria"/>
          <w:b/>
          <w:noProof/>
          <w:sz w:val="23"/>
          <w:szCs w:val="23"/>
        </w:rPr>
        <w:t>(7)</w:t>
      </w:r>
      <w:r w:rsidRPr="00A95FD4">
        <w:rPr>
          <w:rFonts w:ascii="Cambria" w:hAnsi="Cambria"/>
          <w:noProof/>
          <w:sz w:val="23"/>
          <w:szCs w:val="23"/>
        </w:rPr>
        <w:t>, e101054.</w:t>
      </w:r>
    </w:p>
    <w:p w14:paraId="253A6EE5" w14:textId="48E13010"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w:t>
      </w:r>
      <w:r w:rsidR="009778D6" w:rsidRPr="000D0B5E">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sidRPr="000D0B5E">
        <w:rPr>
          <w:rFonts w:ascii="Arial" w:hAnsi="Arial" w:cs="Arial"/>
          <w:b/>
          <w:iCs/>
          <w:color w:val="222222"/>
          <w:sz w:val="20"/>
          <w:szCs w:val="20"/>
          <w:shd w:val="clear" w:color="auto" w:fill="FFFFFF"/>
        </w:rPr>
        <w:t>97</w:t>
      </w:r>
      <w:r w:rsidR="009778D6" w:rsidRPr="000D0B5E">
        <w:rPr>
          <w:rFonts w:ascii="Arial" w:hAnsi="Arial" w:cs="Arial"/>
          <w:b/>
          <w:color w:val="222222"/>
          <w:sz w:val="20"/>
          <w:szCs w:val="20"/>
          <w:shd w:val="clear" w:color="auto" w:fill="FFFFFF"/>
        </w:rPr>
        <w:t>(11)</w:t>
      </w:r>
      <w:r w:rsidR="009778D6">
        <w:rPr>
          <w:rFonts w:ascii="Arial" w:hAnsi="Arial" w:cs="Arial"/>
          <w:color w:val="222222"/>
          <w:sz w:val="20"/>
          <w:szCs w:val="20"/>
          <w:shd w:val="clear" w:color="auto" w:fill="FFFFFF"/>
        </w:rPr>
        <w:t>,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77BA7DDF"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0AE4165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6B3ADF4D" w14:textId="7D303E29" w:rsidR="006306AC" w:rsidRPr="001A46EE" w:rsidRDefault="006306AC"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29F1678C"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9E7FA05" w14:textId="780C173C"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464F58D1" w:rsidR="004E395B" w:rsidRDefault="004E395B"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sidR="000D0B5E">
        <w:rPr>
          <w:rFonts w:ascii="Cambria" w:hAnsi="Cambria"/>
          <w:noProof/>
          <w:sz w:val="23"/>
          <w:szCs w:val="23"/>
        </w:rPr>
        <w:t xml:space="preserve"> </w:t>
      </w:r>
      <w:r w:rsidRPr="004E395B">
        <w:rPr>
          <w:rFonts w:ascii="Cambria" w:hAnsi="Cambria"/>
          <w:noProof/>
          <w:sz w:val="23"/>
          <w:szCs w:val="23"/>
        </w:rPr>
        <w:t>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29F74C9E" w14:textId="3EAF8FF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381A1D">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sidRPr="000D0B5E">
        <w:rPr>
          <w:rFonts w:ascii="Arial" w:hAnsi="Arial" w:cs="Arial"/>
          <w:b/>
          <w:iCs/>
          <w:color w:val="222222"/>
          <w:sz w:val="20"/>
          <w:szCs w:val="20"/>
          <w:shd w:val="clear" w:color="auto" w:fill="FFFFFF"/>
        </w:rPr>
        <w:t>89</w:t>
      </w:r>
      <w:r w:rsidR="005054D0" w:rsidRPr="000D0B5E">
        <w:rPr>
          <w:rFonts w:ascii="Arial" w:hAnsi="Arial" w:cs="Arial"/>
          <w:b/>
          <w:color w:val="222222"/>
          <w:sz w:val="20"/>
          <w:szCs w:val="20"/>
          <w:shd w:val="clear" w:color="auto" w:fill="FFFFFF"/>
        </w:rPr>
        <w:t>(1)</w:t>
      </w:r>
      <w:r w:rsidR="005054D0">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23F58861" w14:textId="5A22C8B8"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13720B1E" w14:textId="54EB7EC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01DC9086" w:rsidR="001C215E" w:rsidRDefault="00FE64DA"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001C215E" w:rsidRPr="001A46EE">
        <w:rPr>
          <w:rFonts w:ascii="Cambria" w:hAnsi="Cambria" w:cs="Times New Roman"/>
          <w:noProof/>
          <w:sz w:val="23"/>
          <w:szCs w:val="23"/>
        </w:rPr>
        <w:t xml:space="preserve">, 2019. Human- and risk-mediated browsing pressure by sympatric antelope in an African savanna. </w:t>
      </w:r>
      <w:r w:rsidR="001C215E" w:rsidRPr="001A46EE">
        <w:rPr>
          <w:rFonts w:ascii="Cambria" w:hAnsi="Cambria" w:cs="Times New Roman"/>
          <w:i/>
          <w:iCs/>
          <w:noProof/>
          <w:sz w:val="23"/>
          <w:szCs w:val="23"/>
        </w:rPr>
        <w:t>Biological Conservation</w:t>
      </w:r>
      <w:r w:rsidR="001C215E" w:rsidRPr="001A46EE">
        <w:rPr>
          <w:rFonts w:ascii="Cambria" w:hAnsi="Cambria" w:cs="Times New Roman"/>
          <w:noProof/>
          <w:sz w:val="23"/>
          <w:szCs w:val="23"/>
        </w:rPr>
        <w:t xml:space="preserve">, </w:t>
      </w:r>
      <w:r w:rsidR="001C215E" w:rsidRPr="000D0B5E">
        <w:rPr>
          <w:rFonts w:ascii="Cambria" w:hAnsi="Cambria" w:cs="Times New Roman"/>
          <w:b/>
          <w:noProof/>
          <w:sz w:val="23"/>
          <w:szCs w:val="23"/>
        </w:rPr>
        <w:t>232</w:t>
      </w:r>
      <w:r w:rsidR="001C215E" w:rsidRPr="001A46EE">
        <w:rPr>
          <w:rFonts w:ascii="Cambria" w:hAnsi="Cambria" w:cs="Times New Roman"/>
          <w:noProof/>
          <w:sz w:val="23"/>
          <w:szCs w:val="23"/>
        </w:rPr>
        <w:t xml:space="preserve">, 59–65. </w:t>
      </w:r>
    </w:p>
    <w:p w14:paraId="319949CC" w14:textId="7E4BDD40"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42A91628"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568D3F00" w14:textId="6FB39959" w:rsidR="00991FD2" w:rsidRDefault="00991FD2" w:rsidP="007C2A70">
      <w:pPr>
        <w:pStyle w:val="EndNoteBibliography"/>
        <w:rPr>
          <w:rFonts w:ascii="Cambria" w:hAnsi="Cambria"/>
          <w:noProof/>
          <w:sz w:val="23"/>
          <w:szCs w:val="23"/>
        </w:rPr>
      </w:pPr>
      <w:r w:rsidRPr="00991FD2">
        <w:rPr>
          <w:rFonts w:ascii="Cambria" w:hAnsi="Cambria"/>
          <w:noProof/>
          <w:sz w:val="23"/>
          <w:szCs w:val="23"/>
        </w:rPr>
        <w:t xml:space="preserve">Post, E., Peterson, R.O., Stenseth, N.C. and McLaren, B.E., 1999. Ecosystem consequences of wolf behavioural response to climate. </w:t>
      </w:r>
      <w:r w:rsidRPr="00991FD2">
        <w:rPr>
          <w:rFonts w:ascii="Cambria" w:hAnsi="Cambria"/>
          <w:i/>
          <w:iCs/>
          <w:noProof/>
          <w:sz w:val="23"/>
          <w:szCs w:val="23"/>
        </w:rPr>
        <w:t>Nature</w:t>
      </w:r>
      <w:r w:rsidRPr="00991FD2">
        <w:rPr>
          <w:rFonts w:ascii="Cambria" w:hAnsi="Cambria"/>
          <w:noProof/>
          <w:sz w:val="23"/>
          <w:szCs w:val="23"/>
        </w:rPr>
        <w:t xml:space="preserve">, </w:t>
      </w:r>
      <w:r w:rsidRPr="00991FD2">
        <w:rPr>
          <w:rFonts w:ascii="Cambria" w:hAnsi="Cambria"/>
          <w:b/>
          <w:bCs/>
          <w:noProof/>
          <w:sz w:val="23"/>
          <w:szCs w:val="23"/>
        </w:rPr>
        <w:t>401(6756)</w:t>
      </w:r>
      <w:r w:rsidRPr="00991FD2">
        <w:rPr>
          <w:rFonts w:ascii="Cambria" w:hAnsi="Cambria"/>
          <w:noProof/>
          <w:sz w:val="23"/>
          <w:szCs w:val="23"/>
        </w:rPr>
        <w:t>, 905-907.</w:t>
      </w:r>
    </w:p>
    <w:p w14:paraId="481D094A" w14:textId="33A831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5D86ED" w:rsidR="00F36954" w:rsidRPr="001A46EE" w:rsidRDefault="00CD63FE" w:rsidP="007C2A70">
      <w:pPr>
        <w:pStyle w:val="EndNoteBibliography"/>
        <w:rPr>
          <w:rFonts w:ascii="Cambria" w:hAnsi="Cambria"/>
          <w:noProof/>
          <w:sz w:val="23"/>
          <w:szCs w:val="23"/>
        </w:rPr>
      </w:pPr>
      <w:r w:rsidRPr="00CD63FE">
        <w:rPr>
          <w:rFonts w:ascii="Cambria" w:hAnsi="Cambria"/>
          <w:noProof/>
          <w:sz w:val="23"/>
          <w:szCs w:val="23"/>
        </w:rPr>
        <w:t xml:space="preserve">Rabaiotti, D., Groom, R., McNutt, J.W., Watermeyer, J., O'Neill, H.M. and Woodroffe, R., 2021. High temperatures and human pressures interact to influence mortality in an African carnivore. </w:t>
      </w:r>
      <w:r w:rsidRPr="00CD63FE">
        <w:rPr>
          <w:rFonts w:ascii="Cambria" w:hAnsi="Cambria"/>
          <w:i/>
          <w:iCs/>
          <w:noProof/>
          <w:sz w:val="23"/>
          <w:szCs w:val="23"/>
        </w:rPr>
        <w:t>Ecology and Evolution</w:t>
      </w:r>
      <w:r w:rsidR="00F36954" w:rsidRPr="001A46EE">
        <w:rPr>
          <w:rFonts w:ascii="Cambria" w:hAnsi="Cambria"/>
          <w:noProof/>
          <w:sz w:val="23"/>
          <w:szCs w:val="23"/>
        </w:rPr>
        <w:t>.</w:t>
      </w:r>
      <w:r w:rsidR="00F411A7">
        <w:rPr>
          <w:rFonts w:ascii="Cambria" w:hAnsi="Cambria"/>
          <w:noProof/>
          <w:sz w:val="23"/>
          <w:szCs w:val="23"/>
        </w:rPr>
        <w:t xml:space="preserve"> </w:t>
      </w:r>
    </w:p>
    <w:p w14:paraId="509C9AAB" w14:textId="75900D7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3261ED25" w14:textId="773EA159" w:rsidR="00991FD2" w:rsidRPr="001A46EE" w:rsidRDefault="00991FD2" w:rsidP="00767BB1">
      <w:pPr>
        <w:pStyle w:val="EndNoteBibliography"/>
        <w:rPr>
          <w:rFonts w:ascii="Cambria" w:hAnsi="Cambria"/>
          <w:noProof/>
          <w:sz w:val="23"/>
          <w:szCs w:val="23"/>
        </w:rPr>
      </w:pPr>
      <w:r w:rsidRPr="00991FD2">
        <w:rPr>
          <w:rFonts w:ascii="Cambria" w:hAnsi="Cambria"/>
          <w:noProof/>
          <w:sz w:val="23"/>
          <w:szCs w:val="23"/>
        </w:rPr>
        <w:t xml:space="preserve">Rall, B.C., Vucic‐Pestic, O., Ehnes, R.B., Emmerson, M. and Brose, U., 2010. Temperature, predator–prey interaction strength and population stability. </w:t>
      </w:r>
      <w:r w:rsidRPr="00991FD2">
        <w:rPr>
          <w:rFonts w:ascii="Cambria" w:hAnsi="Cambria"/>
          <w:i/>
          <w:iCs/>
          <w:noProof/>
          <w:sz w:val="23"/>
          <w:szCs w:val="23"/>
        </w:rPr>
        <w:t>Global Change Biology</w:t>
      </w:r>
      <w:r w:rsidRPr="00991FD2">
        <w:rPr>
          <w:rFonts w:ascii="Cambria" w:hAnsi="Cambria"/>
          <w:noProof/>
          <w:sz w:val="23"/>
          <w:szCs w:val="23"/>
        </w:rPr>
        <w:t xml:space="preserve">, </w:t>
      </w:r>
      <w:r w:rsidRPr="00767BB1">
        <w:rPr>
          <w:rFonts w:ascii="Cambria" w:hAnsi="Cambria"/>
          <w:b/>
          <w:bCs/>
          <w:noProof/>
          <w:sz w:val="23"/>
          <w:szCs w:val="23"/>
        </w:rPr>
        <w:t>16(8)</w:t>
      </w:r>
      <w:r w:rsidRPr="00991FD2">
        <w:rPr>
          <w:rFonts w:ascii="Cambria" w:hAnsi="Cambria"/>
          <w:noProof/>
          <w:sz w:val="23"/>
          <w:szCs w:val="23"/>
        </w:rPr>
        <w:t>, 2145-2157.</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6CA18972"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3E19841B" w:rsidR="002056A8" w:rsidRDefault="002056A8"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lastRenderedPageBreak/>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3471A01A" w14:textId="3F615247" w:rsidR="00491DD7" w:rsidRDefault="00491DD7"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139E38CD" w14:textId="150D042F" w:rsidR="006F06AB" w:rsidRPr="001A46EE" w:rsidRDefault="006F06AB" w:rsidP="00DE486A">
      <w:pPr>
        <w:pStyle w:val="EndNoteBibliography"/>
        <w:rPr>
          <w:rFonts w:ascii="Cambria" w:hAnsi="Cambria"/>
          <w:noProof/>
          <w:sz w:val="23"/>
          <w:szCs w:val="23"/>
        </w:rPr>
      </w:pPr>
      <w:r w:rsidRPr="006F06AB">
        <w:rPr>
          <w:rFonts w:ascii="Cambria" w:hAnsi="Cambria"/>
          <w:noProof/>
          <w:sz w:val="23"/>
          <w:szCs w:val="23"/>
        </w:rPr>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CEED6E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0D0B5E">
        <w:rPr>
          <w:rFonts w:ascii="Cambria" w:hAnsi="Cambria"/>
          <w:b/>
          <w:noProof/>
          <w:sz w:val="23"/>
          <w:szCs w:val="23"/>
        </w:rPr>
        <w:t>(</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footerReference w:type="even" r:id="rId13"/>
          <w:footerReference w:type="default" r:id="rId14"/>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0AE41D37" w:rsidR="00A91085" w:rsidRPr="001C069B" w:rsidRDefault="00A91085" w:rsidP="00220E8F">
            <w:pPr>
              <w:pStyle w:val="NoSpacing"/>
              <w:spacing w:line="276" w:lineRule="auto"/>
              <w:rPr>
                <w:b/>
                <w:bCs/>
              </w:rPr>
            </w:pPr>
            <w:r w:rsidRPr="001C069B">
              <w:rPr>
                <w:b/>
                <w:bCs/>
              </w:rPr>
              <w:t xml:space="preserve">Implication for </w:t>
            </w:r>
            <w:r w:rsidR="00F916DD">
              <w:rPr>
                <w:b/>
                <w:bCs/>
              </w:rPr>
              <w:t>hunting activity</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5EACC0E2" w:rsidR="00A91085" w:rsidRPr="00C268AB" w:rsidRDefault="000419E6" w:rsidP="00A91085">
            <w:pPr>
              <w:pStyle w:val="NoSpacing"/>
              <w:rPr>
                <w:i/>
                <w:iCs/>
              </w:rPr>
            </w:pPr>
            <w:r>
              <w:t xml:space="preserve">Hypothesis 1: </w:t>
            </w:r>
            <w:r w:rsidR="00FF6547">
              <w:t>Reduced foraging</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7465A563" w:rsidR="00A91085" w:rsidRPr="00CA1E75" w:rsidRDefault="00A91085" w:rsidP="00A91085">
            <w:pPr>
              <w:pStyle w:val="NoSpacing"/>
            </w:pPr>
            <w:r w:rsidRPr="00CA1E75">
              <w:t>Wild dogs are expected to spend less time hunting in when temperatures are high</w:t>
            </w:r>
            <w:r w:rsidR="00C34EAC" w:rsidRPr="00C34EAC">
              <w:rPr>
                <w:vertAlign w:val="superscript"/>
              </w:rPr>
              <w:t>1</w:t>
            </w:r>
            <w:r>
              <w:t>.</w:t>
            </w:r>
          </w:p>
        </w:tc>
        <w:tc>
          <w:tcPr>
            <w:tcW w:w="4394" w:type="dxa"/>
            <w:tcBorders>
              <w:top w:val="nil"/>
              <w:left w:val="nil"/>
              <w:right w:val="nil"/>
            </w:tcBorders>
          </w:tcPr>
          <w:p w14:paraId="442B94BF" w14:textId="13D25CDF" w:rsidR="00A91085" w:rsidRPr="00CA1E75" w:rsidRDefault="000137CF" w:rsidP="00C268AB">
            <w:pPr>
              <w:pStyle w:val="NoSpacing"/>
            </w:pPr>
            <w:r>
              <w:t xml:space="preserve">Wild dogs </w:t>
            </w:r>
            <w:r w:rsidR="00777041">
              <w:t>with limited foraging time are predicted to select more abundant prey</w:t>
            </w:r>
            <w:r>
              <w:t>,</w:t>
            </w:r>
            <w:r w:rsidR="00443441">
              <w:t xml:space="preserve"> even if it contains less energy</w:t>
            </w:r>
            <w:r w:rsidR="00BB025E">
              <w:rPr>
                <w:vertAlign w:val="superscript"/>
              </w:rPr>
              <w:t>2</w:t>
            </w:r>
            <w:r w:rsidR="00443441">
              <w:t xml:space="preserve"> (</w:t>
            </w:r>
            <w:r w:rsidR="00C268AB">
              <w:t>in this case</w:t>
            </w:r>
            <w:r w:rsidR="00777041">
              <w:t xml:space="preserve"> </w:t>
            </w:r>
            <w:r w:rsidR="00381A1D">
              <w:t>dik-dik</w:t>
            </w:r>
            <w:r w:rsidR="00777041">
              <w:t>s</w:t>
            </w:r>
            <w:r w:rsidR="00443441">
              <w:t>)</w:t>
            </w:r>
            <w:r w:rsidR="00777041">
              <w:t>.</w:t>
            </w:r>
          </w:p>
        </w:tc>
        <w:tc>
          <w:tcPr>
            <w:tcW w:w="2728" w:type="dxa"/>
            <w:tcBorders>
              <w:top w:val="nil"/>
              <w:left w:val="nil"/>
              <w:right w:val="nil"/>
            </w:tcBorders>
          </w:tcPr>
          <w:p w14:paraId="56F62B77" w14:textId="0281288B" w:rsidR="00A91085" w:rsidRPr="00CA1E75" w:rsidRDefault="00A91085" w:rsidP="00A91085">
            <w:pPr>
              <w:pStyle w:val="NoSpacing"/>
            </w:pPr>
            <w:r>
              <w:t xml:space="preserve">Increased ratio of </w:t>
            </w:r>
            <w:r w:rsidR="00381A1D">
              <w:t>dik-dik</w:t>
            </w:r>
            <w:r w:rsidR="00D95826">
              <w:t>s</w:t>
            </w:r>
            <w:r>
              <w:t xml:space="preserve"> to impala</w:t>
            </w:r>
          </w:p>
        </w:tc>
      </w:tr>
      <w:tr w:rsidR="00C34EAC" w14:paraId="4E14C72B" w14:textId="77777777" w:rsidTr="00C34EAC">
        <w:trPr>
          <w:trHeight w:val="848"/>
        </w:trPr>
        <w:tc>
          <w:tcPr>
            <w:tcW w:w="2375" w:type="dxa"/>
            <w:tcBorders>
              <w:left w:val="nil"/>
              <w:right w:val="nil"/>
            </w:tcBorders>
          </w:tcPr>
          <w:p w14:paraId="3A8F1032" w14:textId="77777777" w:rsidR="000137CF" w:rsidRDefault="00C34EAC" w:rsidP="00C34EAC">
            <w:pPr>
              <w:pStyle w:val="NoSpacing"/>
            </w:pPr>
            <w:r>
              <w:t xml:space="preserve">Hypothesis </w:t>
            </w:r>
            <w:r w:rsidR="00EF3BC5">
              <w:t>2</w:t>
            </w:r>
            <w:r>
              <w:t xml:space="preserve">: </w:t>
            </w:r>
          </w:p>
          <w:p w14:paraId="3821087A" w14:textId="0A0E3B69" w:rsidR="00C34EAC" w:rsidRDefault="00C34EAC" w:rsidP="00C34EAC">
            <w:pPr>
              <w:pStyle w:val="NoSpacing"/>
            </w:pPr>
            <w:r>
              <w:t>Shade</w:t>
            </w:r>
            <w:r w:rsidR="004509D8">
              <w:t>-</w:t>
            </w:r>
            <w:r>
              <w:t>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DF17F55" w:rsidR="00C34EAC" w:rsidRDefault="00C34EAC" w:rsidP="000D0B5E">
            <w:pPr>
              <w:pStyle w:val="NoSpacing"/>
            </w:pPr>
            <w:r>
              <w:t xml:space="preserve">Wild dogs, impala and </w:t>
            </w:r>
            <w:r w:rsidR="00381A1D">
              <w:t>dik-dik</w:t>
            </w:r>
            <w:r w:rsidR="00D95826">
              <w:t>s</w:t>
            </w:r>
            <w:r>
              <w:t xml:space="preserve"> </w:t>
            </w:r>
            <w:r w:rsidR="00BC79CF">
              <w:t xml:space="preserve">are all predicted to </w:t>
            </w:r>
            <w:r>
              <w:t xml:space="preserve">move into denser vegetation at high </w:t>
            </w:r>
            <w:r w:rsidR="00BC79CF">
              <w:t xml:space="preserve">ambient </w:t>
            </w:r>
            <w:r>
              <w:t>temperatures to avoid overheating</w:t>
            </w:r>
            <w:r w:rsidR="004F6210">
              <w:t xml:space="preserve">, with impala showing </w:t>
            </w:r>
            <w:r w:rsidR="000D0B5E">
              <w:t>the greatest shift due to greater exposure to solar radiation</w:t>
            </w:r>
            <w:r w:rsidR="004F6210">
              <w:t>.</w:t>
            </w:r>
          </w:p>
        </w:tc>
        <w:tc>
          <w:tcPr>
            <w:tcW w:w="4394" w:type="dxa"/>
            <w:tcBorders>
              <w:left w:val="nil"/>
              <w:right w:val="nil"/>
            </w:tcBorders>
          </w:tcPr>
          <w:p w14:paraId="588B7283" w14:textId="39B1BE22"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F916DD" w:rsidRPr="00F916DD">
              <w:rPr>
                <w:vertAlign w:val="superscript"/>
              </w:rPr>
              <w:t>3</w:t>
            </w:r>
            <w:r w:rsidR="00C34EAC">
              <w:rPr>
                <w:sz w:val="24"/>
                <w:szCs w:val="24"/>
              </w:rPr>
              <w:t>.</w:t>
            </w:r>
          </w:p>
        </w:tc>
        <w:tc>
          <w:tcPr>
            <w:tcW w:w="2728" w:type="dxa"/>
            <w:tcBorders>
              <w:left w:val="nil"/>
              <w:right w:val="nil"/>
            </w:tcBorders>
          </w:tcPr>
          <w:p w14:paraId="78B4E07B" w14:textId="162609B6" w:rsidR="00C34EAC" w:rsidRDefault="00C34EAC" w:rsidP="00C34EAC">
            <w:pPr>
              <w:pStyle w:val="NoSpacing"/>
            </w:pPr>
            <w:r>
              <w:t xml:space="preserve">Decreased ratio of </w:t>
            </w:r>
            <w:r w:rsidR="00381A1D">
              <w:t>dik-dik</w:t>
            </w:r>
            <w:r w:rsidR="00D95826">
              <w:t>s</w:t>
            </w:r>
            <w:r>
              <w:t xml:space="preserve"> to impala</w:t>
            </w:r>
          </w:p>
        </w:tc>
      </w:tr>
      <w:tr w:rsidR="00C34EAC" w14:paraId="0B954166" w14:textId="77777777" w:rsidTr="00C34EAC">
        <w:trPr>
          <w:trHeight w:val="1089"/>
        </w:trPr>
        <w:tc>
          <w:tcPr>
            <w:tcW w:w="2375" w:type="dxa"/>
            <w:tcBorders>
              <w:left w:val="nil"/>
              <w:right w:val="nil"/>
            </w:tcBorders>
          </w:tcPr>
          <w:p w14:paraId="5EC5D831" w14:textId="77777777" w:rsidR="000137CF" w:rsidRDefault="00C34EAC" w:rsidP="00EF3BC5">
            <w:pPr>
              <w:pStyle w:val="NoSpacing"/>
            </w:pPr>
            <w:r>
              <w:t xml:space="preserve">Hypothesis </w:t>
            </w:r>
            <w:r w:rsidR="00EF3BC5">
              <w:t>3</w:t>
            </w:r>
            <w:r>
              <w:t xml:space="preserve">: </w:t>
            </w:r>
          </w:p>
          <w:p w14:paraId="0F87D405" w14:textId="332648DB" w:rsidR="00C34EAC" w:rsidRDefault="00C34EAC" w:rsidP="00EF3BC5">
            <w:pPr>
              <w:pStyle w:val="NoSpacing"/>
            </w:pPr>
            <w:r>
              <w:t>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0EC61E92"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r w:rsidR="00381A1D">
              <w:t>dik-dik</w:t>
            </w:r>
            <w:r w:rsidRPr="00FF6547">
              <w:t>s</w:t>
            </w:r>
            <w:r w:rsidR="00C34EAC">
              <w:t>.</w:t>
            </w:r>
          </w:p>
        </w:tc>
        <w:tc>
          <w:tcPr>
            <w:tcW w:w="4394" w:type="dxa"/>
            <w:tcBorders>
              <w:left w:val="nil"/>
              <w:right w:val="nil"/>
            </w:tcBorders>
          </w:tcPr>
          <w:p w14:paraId="2E9E6167" w14:textId="10A8F723" w:rsidR="00C34EAC" w:rsidRPr="000137CF" w:rsidRDefault="00BC79CF" w:rsidP="000137CF">
            <w:pPr>
              <w:pStyle w:val="NoSpacing"/>
            </w:pPr>
            <w:r w:rsidRPr="00F916DD">
              <w:t xml:space="preserve">Wild dogs are able to </w:t>
            </w:r>
            <w:r w:rsidR="000137CF">
              <w:t xml:space="preserve">hunt impala more successfully, </w:t>
            </w:r>
            <w:r w:rsidRPr="00F916DD">
              <w:t>because impala</w:t>
            </w:r>
            <w:r w:rsidR="00C34EAC" w:rsidRPr="00F916DD">
              <w:t xml:space="preserve"> overheat more quickly than wild dogs</w:t>
            </w:r>
            <w:r w:rsidR="00F916DD" w:rsidRPr="00F916DD">
              <w:rPr>
                <w:vertAlign w:val="superscript"/>
              </w:rPr>
              <w:t>4</w:t>
            </w:r>
            <w:r w:rsidR="00C34EAC" w:rsidRPr="00F916DD">
              <w:t>.</w:t>
            </w:r>
          </w:p>
        </w:tc>
        <w:tc>
          <w:tcPr>
            <w:tcW w:w="2728" w:type="dxa"/>
            <w:tcBorders>
              <w:left w:val="nil"/>
              <w:right w:val="nil"/>
            </w:tcBorders>
          </w:tcPr>
          <w:p w14:paraId="0D0B7507" w14:textId="3A8FD908" w:rsidR="00C34EAC" w:rsidRDefault="00C34EAC" w:rsidP="00C34EAC">
            <w:pPr>
              <w:pStyle w:val="NoSpacing"/>
            </w:pPr>
            <w:r>
              <w:t xml:space="preserve">Decreased ratio of </w:t>
            </w:r>
            <w:r w:rsidR="00381A1D">
              <w:t>dik-dik</w:t>
            </w:r>
            <w:r w:rsidR="00D95826">
              <w:t>s</w:t>
            </w:r>
            <w:r>
              <w:t xml:space="preserve"> to impala.</w:t>
            </w:r>
          </w:p>
        </w:tc>
      </w:tr>
      <w:tr w:rsidR="00C34EAC" w:rsidRPr="005C64B6" w14:paraId="346D1039" w14:textId="77777777" w:rsidTr="00A91085">
        <w:trPr>
          <w:trHeight w:val="349"/>
        </w:trPr>
        <w:tc>
          <w:tcPr>
            <w:tcW w:w="14743" w:type="dxa"/>
            <w:gridSpan w:val="5"/>
            <w:tcBorders>
              <w:top w:val="single" w:sz="18" w:space="0" w:color="auto"/>
              <w:left w:val="nil"/>
              <w:bottom w:val="nil"/>
              <w:right w:val="nil"/>
            </w:tcBorders>
          </w:tcPr>
          <w:p w14:paraId="2C82E3E2" w14:textId="6087EAAF" w:rsidR="00C34EAC" w:rsidRPr="005C64B6" w:rsidRDefault="00C34EAC" w:rsidP="00910E9A">
            <w:pPr>
              <w:pStyle w:val="NoSpacing"/>
              <w:rPr>
                <w:lang w:val="fr-FR"/>
              </w:rPr>
            </w:pPr>
            <w:r w:rsidRPr="005C64B6">
              <w:rPr>
                <w:sz w:val="20"/>
                <w:szCs w:val="20"/>
                <w:vertAlign w:val="superscript"/>
                <w:lang w:val="fr-FR"/>
              </w:rPr>
              <w:t>1</w:t>
            </w:r>
            <w:r w:rsidRPr="005C64B6">
              <w:rPr>
                <w:sz w:val="20"/>
                <w:szCs w:val="20"/>
                <w:lang w:val="fr-FR"/>
              </w:rPr>
              <w:t xml:space="preserve">(Rabaiotti 2019), </w:t>
            </w:r>
            <w:r w:rsidR="000137CF" w:rsidRPr="005C64B6">
              <w:rPr>
                <w:sz w:val="20"/>
                <w:szCs w:val="20"/>
                <w:vertAlign w:val="superscript"/>
                <w:lang w:val="fr-FR"/>
              </w:rPr>
              <w:t>2</w:t>
            </w:r>
            <w:r w:rsidR="008A0B37" w:rsidRPr="005C64B6">
              <w:rPr>
                <w:sz w:val="20"/>
                <w:szCs w:val="20"/>
                <w:lang w:val="fr-FR"/>
              </w:rPr>
              <w:t>(Lucas 1983)</w:t>
            </w:r>
            <w:r w:rsidRPr="005C64B6">
              <w:rPr>
                <w:sz w:val="20"/>
                <w:szCs w:val="20"/>
                <w:lang w:val="fr-FR"/>
              </w:rPr>
              <w:t xml:space="preserve">, </w:t>
            </w:r>
            <w:r w:rsidRPr="005C64B6">
              <w:rPr>
                <w:sz w:val="20"/>
                <w:szCs w:val="20"/>
                <w:vertAlign w:val="superscript"/>
                <w:lang w:val="fr-FR"/>
              </w:rPr>
              <w:t>3</w:t>
            </w:r>
            <w:r w:rsidR="005C64B6" w:rsidRPr="005C64B6">
              <w:rPr>
                <w:sz w:val="20"/>
                <w:szCs w:val="20"/>
                <w:lang w:val="fr-FR"/>
              </w:rPr>
              <w:t>(Aug</w:t>
            </w:r>
            <w:r w:rsidR="005C64B6">
              <w:rPr>
                <w:sz w:val="20"/>
                <w:szCs w:val="20"/>
                <w:lang w:val="fr-FR"/>
              </w:rPr>
              <w:t>ustine 2004)</w:t>
            </w:r>
            <w:r w:rsidRPr="005C64B6">
              <w:rPr>
                <w:sz w:val="20"/>
                <w:szCs w:val="20"/>
                <w:lang w:val="fr-FR"/>
              </w:rPr>
              <w:t>;</w:t>
            </w:r>
            <w:r w:rsidRPr="005C64B6">
              <w:rPr>
                <w:sz w:val="20"/>
                <w:szCs w:val="20"/>
                <w:vertAlign w:val="superscript"/>
                <w:lang w:val="fr-FR"/>
              </w:rPr>
              <w:t xml:space="preserve"> 3 </w:t>
            </w:r>
            <w:r w:rsidRPr="00FF5C01">
              <w:rPr>
                <w:sz w:val="20"/>
                <w:szCs w:val="20"/>
              </w:rPr>
              <w:fldChar w:fldCharType="begin"/>
            </w:r>
            <w:r w:rsidRPr="005C64B6">
              <w:rPr>
                <w:sz w:val="20"/>
                <w:szCs w:val="20"/>
                <w:lang w:val="fr-FR"/>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5C64B6">
              <w:rPr>
                <w:noProof/>
                <w:sz w:val="20"/>
                <w:szCs w:val="20"/>
                <w:lang w:val="fr-FR"/>
              </w:rPr>
              <w:t>(Ford</w:t>
            </w:r>
            <w:r w:rsidRPr="005C64B6">
              <w:rPr>
                <w:i/>
                <w:noProof/>
                <w:sz w:val="20"/>
                <w:szCs w:val="20"/>
                <w:lang w:val="fr-FR"/>
              </w:rPr>
              <w:t xml:space="preserve"> et al.</w:t>
            </w:r>
            <w:r w:rsidRPr="005C64B6">
              <w:rPr>
                <w:noProof/>
                <w:sz w:val="20"/>
                <w:szCs w:val="20"/>
                <w:lang w:val="fr-FR"/>
              </w:rPr>
              <w:t xml:space="preserve"> 2014)</w:t>
            </w:r>
            <w:r w:rsidRPr="00FF5C01">
              <w:rPr>
                <w:sz w:val="20"/>
                <w:szCs w:val="20"/>
              </w:rPr>
              <w:fldChar w:fldCharType="end"/>
            </w:r>
            <w:r w:rsidRPr="005C64B6">
              <w:rPr>
                <w:sz w:val="20"/>
                <w:szCs w:val="20"/>
                <w:lang w:val="fr-FR"/>
              </w:rPr>
              <w:t>;</w:t>
            </w:r>
            <w:r w:rsidR="00BB025E" w:rsidRPr="005C64B6">
              <w:rPr>
                <w:sz w:val="20"/>
                <w:szCs w:val="20"/>
                <w:lang w:val="fr-FR"/>
              </w:rPr>
              <w:t xml:space="preserve"> </w:t>
            </w:r>
            <w:r w:rsidR="00F916DD" w:rsidRPr="005C64B6">
              <w:rPr>
                <w:sz w:val="20"/>
                <w:szCs w:val="20"/>
                <w:vertAlign w:val="superscript"/>
                <w:lang w:val="fr-FR"/>
              </w:rPr>
              <w:t>4</w:t>
            </w:r>
            <w:r w:rsidRPr="00FF5C01">
              <w:rPr>
                <w:sz w:val="20"/>
                <w:szCs w:val="20"/>
              </w:rPr>
              <w:fldChar w:fldCharType="begin"/>
            </w:r>
            <w:r w:rsidRPr="005C64B6">
              <w:rPr>
                <w:sz w:val="20"/>
                <w:szCs w:val="20"/>
                <w:lang w:val="fr-FR"/>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5C64B6">
              <w:rPr>
                <w:noProof/>
                <w:sz w:val="20"/>
                <w:szCs w:val="20"/>
                <w:lang w:val="fr-FR"/>
              </w:rPr>
              <w:t>(Creel</w:t>
            </w:r>
            <w:r w:rsidRPr="005C64B6">
              <w:rPr>
                <w:i/>
                <w:noProof/>
                <w:sz w:val="20"/>
                <w:szCs w:val="20"/>
                <w:lang w:val="fr-FR"/>
              </w:rPr>
              <w:t xml:space="preserve"> et al.</w:t>
            </w:r>
            <w:r w:rsidRPr="005C64B6">
              <w:rPr>
                <w:noProof/>
                <w:sz w:val="20"/>
                <w:szCs w:val="20"/>
                <w:lang w:val="fr-FR"/>
              </w:rPr>
              <w:t xml:space="preserve"> 2016)</w:t>
            </w:r>
            <w:r w:rsidRPr="00FF5C01">
              <w:rPr>
                <w:sz w:val="20"/>
                <w:szCs w:val="20"/>
              </w:rPr>
              <w:fldChar w:fldCharType="end"/>
            </w:r>
            <w:r w:rsidR="00BB025E" w:rsidRPr="005C64B6">
              <w:rPr>
                <w:sz w:val="20"/>
                <w:szCs w:val="20"/>
                <w:lang w:val="fr-FR"/>
              </w:rPr>
              <w:t>.</w:t>
            </w:r>
          </w:p>
        </w:tc>
      </w:tr>
    </w:tbl>
    <w:p w14:paraId="6434248E" w14:textId="557F029D" w:rsidR="008F3BF1" w:rsidRPr="005C64B6" w:rsidRDefault="008F3BF1" w:rsidP="006C3F2D">
      <w:pPr>
        <w:rPr>
          <w:lang w:val="fr-FR"/>
        </w:rPr>
        <w:sectPr w:rsidR="008F3BF1" w:rsidRPr="005C64B6" w:rsidSect="008F3BF1">
          <w:pgSz w:w="16840" w:h="11900" w:orient="landscape"/>
          <w:pgMar w:top="1440" w:right="873" w:bottom="1440" w:left="1440" w:header="709" w:footer="709" w:gutter="0"/>
          <w:cols w:space="708"/>
          <w:titlePg/>
          <w:docGrid w:linePitch="360"/>
        </w:sectPr>
      </w:pPr>
    </w:p>
    <w:p w14:paraId="7F230B86" w14:textId="0306EF5F"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w:t>
      </w:r>
      <w:r w:rsidR="00D46DEC">
        <w:t xml:space="preserve"> </w:t>
      </w:r>
      <w:r w:rsidR="00B43003">
        <w:rPr>
          <w:b/>
          <w:u w:val="single"/>
        </w:rPr>
        <w:t>number, intensity and duration of African wild dog hunts over a 24h period</w:t>
      </w:r>
      <w:r w:rsidRPr="005F0658">
        <w:t>.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w:t>
      </w:r>
      <w:r w:rsidR="00441AC2">
        <w:t xml:space="preserve">total </w:t>
      </w:r>
      <w:r w:rsidRPr="005F0658">
        <w:t xml:space="preserve">duration </w:t>
      </w:r>
      <w:r w:rsidR="00441AC2">
        <w:t xml:space="preserve">(in minutes) </w:t>
      </w:r>
      <w:r w:rsidRPr="005F0658">
        <w:t xml:space="preserve">of </w:t>
      </w:r>
      <w:r w:rsidR="00B43003">
        <w:t>morning, evening, daytime and night time hunts combined</w:t>
      </w:r>
      <w:r w:rsidR="00093769">
        <w:t>; the mean intensity of the hunts; and the number of hunts</w:t>
      </w:r>
      <w:r w:rsidRPr="005F0658">
        <w:t xml:space="preserve">. The </w:t>
      </w:r>
      <w:r w:rsidR="00093769">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187264" w:rsidRPr="005F0658" w14:paraId="41969B50" w14:textId="77777777" w:rsidTr="00F45CBF">
        <w:trPr>
          <w:trHeight w:val="324"/>
        </w:trPr>
        <w:tc>
          <w:tcPr>
            <w:tcW w:w="1169"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56316FB0" w14:textId="473A380F" w:rsidR="00187264" w:rsidRPr="005F0658" w:rsidRDefault="00093769" w:rsidP="005E3E3B">
            <w:pPr>
              <w:pStyle w:val="NoSpacing"/>
              <w:jc w:val="center"/>
              <w:rPr>
                <w:sz w:val="24"/>
                <w:szCs w:val="24"/>
              </w:rPr>
            </w:pPr>
            <w:r>
              <w:rPr>
                <w:sz w:val="24"/>
                <w:szCs w:val="24"/>
              </w:rPr>
              <w:t xml:space="preserve">Sum of weights </w:t>
            </w:r>
            <w:r w:rsidR="00187264" w:rsidRPr="005F0658">
              <w:rPr>
                <w:sz w:val="24"/>
                <w:szCs w:val="24"/>
              </w:rPr>
              <w:t>(n)</w:t>
            </w:r>
          </w:p>
        </w:tc>
      </w:tr>
      <w:tr w:rsidR="00E80050" w:rsidRPr="005F0658" w14:paraId="5BB4CE37" w14:textId="77777777" w:rsidTr="00F45CBF">
        <w:trPr>
          <w:trHeight w:val="324"/>
        </w:trPr>
        <w:tc>
          <w:tcPr>
            <w:tcW w:w="1169" w:type="dxa"/>
            <w:vMerge w:val="restart"/>
            <w:tcBorders>
              <w:top w:val="single" w:sz="18" w:space="0" w:color="auto"/>
            </w:tcBorders>
            <w:vAlign w:val="center"/>
            <w:hideMark/>
          </w:tcPr>
          <w:p w14:paraId="49D126E0" w14:textId="00D26990" w:rsidR="00E80050" w:rsidRPr="005F0658" w:rsidRDefault="00D7244C"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2C146AB4" w:rsidR="00E80050" w:rsidRPr="005F0658" w:rsidRDefault="00463183" w:rsidP="00E80050">
            <w:pPr>
              <w:pStyle w:val="NoSpacing"/>
              <w:jc w:val="right"/>
              <w:rPr>
                <w:sz w:val="24"/>
                <w:szCs w:val="24"/>
              </w:rPr>
            </w:pPr>
            <w:r>
              <w:t>0.646</w:t>
            </w:r>
            <w:r w:rsidR="00BE0098">
              <w:t>4</w:t>
            </w:r>
          </w:p>
        </w:tc>
        <w:tc>
          <w:tcPr>
            <w:tcW w:w="1255" w:type="dxa"/>
            <w:tcBorders>
              <w:top w:val="single" w:sz="18" w:space="0" w:color="auto"/>
            </w:tcBorders>
            <w:hideMark/>
          </w:tcPr>
          <w:p w14:paraId="692483E5" w14:textId="38BF3CA4" w:rsidR="00E80050" w:rsidRPr="005F0658" w:rsidRDefault="0001405A" w:rsidP="005E3E3B">
            <w:pPr>
              <w:pStyle w:val="NoSpacing"/>
              <w:jc w:val="right"/>
              <w:rPr>
                <w:sz w:val="24"/>
                <w:szCs w:val="24"/>
              </w:rPr>
            </w:pPr>
            <w:r>
              <w:t>0.</w:t>
            </w:r>
            <w:r w:rsidR="00FD21C0">
              <w:t>4558</w:t>
            </w:r>
          </w:p>
        </w:tc>
        <w:tc>
          <w:tcPr>
            <w:tcW w:w="1330" w:type="dxa"/>
            <w:tcBorders>
              <w:top w:val="single" w:sz="18" w:space="0" w:color="auto"/>
            </w:tcBorders>
            <w:hideMark/>
          </w:tcPr>
          <w:p w14:paraId="38E4E0D4" w14:textId="08529721" w:rsidR="00E80050" w:rsidRPr="005F0658" w:rsidRDefault="00FD21C0" w:rsidP="005E3E3B">
            <w:pPr>
              <w:pStyle w:val="NoSpacing"/>
              <w:jc w:val="right"/>
              <w:rPr>
                <w:sz w:val="24"/>
                <w:szCs w:val="24"/>
              </w:rPr>
            </w:pPr>
            <w:r>
              <w:t>0.836</w:t>
            </w:r>
            <w:r w:rsidR="00BC1D52">
              <w:t>9</w:t>
            </w:r>
          </w:p>
        </w:tc>
        <w:tc>
          <w:tcPr>
            <w:tcW w:w="1701" w:type="dxa"/>
            <w:tcBorders>
              <w:top w:val="single" w:sz="18" w:space="0" w:color="auto"/>
            </w:tcBorders>
            <w:vAlign w:val="center"/>
            <w:hideMark/>
          </w:tcPr>
          <w:p w14:paraId="3F91E96D" w14:textId="6D3A4153" w:rsidR="00E80050" w:rsidRPr="005F0658" w:rsidRDefault="00E80050" w:rsidP="00A54D18">
            <w:pPr>
              <w:pStyle w:val="NoSpacing"/>
              <w:jc w:val="right"/>
              <w:rPr>
                <w:sz w:val="24"/>
                <w:szCs w:val="24"/>
              </w:rPr>
            </w:pPr>
            <w:r w:rsidRPr="005F0658">
              <w:rPr>
                <w:sz w:val="24"/>
                <w:szCs w:val="24"/>
              </w:rPr>
              <w:t>— (</w:t>
            </w:r>
            <w:r w:rsidR="00F87F8D">
              <w:rPr>
                <w:sz w:val="24"/>
                <w:szCs w:val="24"/>
              </w:rPr>
              <w:t>3</w:t>
            </w:r>
            <w:r w:rsidRPr="005F0658">
              <w:rPr>
                <w:sz w:val="24"/>
                <w:szCs w:val="24"/>
              </w:rPr>
              <w:t>)</w:t>
            </w:r>
          </w:p>
        </w:tc>
      </w:tr>
      <w:tr w:rsidR="00B0463F" w:rsidRPr="005F0658" w14:paraId="7F3F19F9" w14:textId="77777777" w:rsidTr="00F45CBF">
        <w:trPr>
          <w:trHeight w:val="324"/>
        </w:trPr>
        <w:tc>
          <w:tcPr>
            <w:tcW w:w="1169" w:type="dxa"/>
            <w:vMerge/>
            <w:vAlign w:val="center"/>
            <w:hideMark/>
          </w:tcPr>
          <w:p w14:paraId="42580918" w14:textId="77777777" w:rsidR="00B0463F" w:rsidRPr="005F0658" w:rsidRDefault="00B0463F" w:rsidP="00174B22">
            <w:pPr>
              <w:pStyle w:val="NoSpacing"/>
              <w:rPr>
                <w:sz w:val="24"/>
                <w:szCs w:val="24"/>
              </w:rPr>
            </w:pPr>
          </w:p>
        </w:tc>
        <w:tc>
          <w:tcPr>
            <w:tcW w:w="2801" w:type="dxa"/>
            <w:vAlign w:val="center"/>
            <w:hideMark/>
          </w:tcPr>
          <w:p w14:paraId="4661B3E3" w14:textId="5810D8CC" w:rsidR="00B0463F" w:rsidRPr="005F0658" w:rsidRDefault="00CC3EFE" w:rsidP="00174B22">
            <w:pPr>
              <w:pStyle w:val="NoSpacing"/>
              <w:rPr>
                <w:sz w:val="24"/>
                <w:szCs w:val="24"/>
              </w:rPr>
            </w:pPr>
            <w:r>
              <w:rPr>
                <w:sz w:val="24"/>
                <w:szCs w:val="24"/>
              </w:rPr>
              <w:t>Moonlight</w:t>
            </w:r>
            <w:r w:rsidR="008C6C18">
              <w:rPr>
                <w:sz w:val="24"/>
                <w:szCs w:val="24"/>
              </w:rPr>
              <w:t xml:space="preserve"> (moonlit hours)</w:t>
            </w:r>
          </w:p>
        </w:tc>
        <w:tc>
          <w:tcPr>
            <w:tcW w:w="1134" w:type="dxa"/>
            <w:hideMark/>
          </w:tcPr>
          <w:p w14:paraId="2D3EE0F6" w14:textId="4B396C98" w:rsidR="00B0463F" w:rsidRPr="005F0658" w:rsidRDefault="008C6C18" w:rsidP="005E3E3B">
            <w:pPr>
              <w:pStyle w:val="NoSpacing"/>
              <w:jc w:val="right"/>
              <w:rPr>
                <w:sz w:val="24"/>
                <w:szCs w:val="24"/>
              </w:rPr>
            </w:pPr>
            <w:r>
              <w:t>0.008</w:t>
            </w:r>
            <w:r w:rsidR="0044726F">
              <w:t>4</w:t>
            </w:r>
          </w:p>
        </w:tc>
        <w:tc>
          <w:tcPr>
            <w:tcW w:w="1255" w:type="dxa"/>
            <w:hideMark/>
          </w:tcPr>
          <w:p w14:paraId="6048FA82" w14:textId="75FC92C2" w:rsidR="00B0463F" w:rsidRPr="005F0658" w:rsidRDefault="00BC1D52" w:rsidP="005E3E3B">
            <w:pPr>
              <w:pStyle w:val="NoSpacing"/>
              <w:jc w:val="right"/>
              <w:rPr>
                <w:sz w:val="24"/>
                <w:szCs w:val="24"/>
              </w:rPr>
            </w:pPr>
            <w:r>
              <w:t>0.001</w:t>
            </w:r>
            <w:r w:rsidR="005679FF">
              <w:t>3</w:t>
            </w:r>
          </w:p>
        </w:tc>
        <w:tc>
          <w:tcPr>
            <w:tcW w:w="1330" w:type="dxa"/>
            <w:hideMark/>
          </w:tcPr>
          <w:p w14:paraId="6ABF2F75" w14:textId="21C112F3" w:rsidR="00B0463F" w:rsidRPr="005F0658" w:rsidRDefault="005679FF" w:rsidP="005E3E3B">
            <w:pPr>
              <w:pStyle w:val="NoSpacing"/>
              <w:jc w:val="right"/>
              <w:rPr>
                <w:sz w:val="24"/>
                <w:szCs w:val="24"/>
              </w:rPr>
            </w:pPr>
            <w:r>
              <w:t>0.0155</w:t>
            </w:r>
          </w:p>
        </w:tc>
        <w:tc>
          <w:tcPr>
            <w:tcW w:w="1701" w:type="dxa"/>
            <w:vAlign w:val="center"/>
            <w:hideMark/>
          </w:tcPr>
          <w:p w14:paraId="438C7A5D" w14:textId="079DE22F" w:rsidR="00B0463F" w:rsidRPr="005F0658" w:rsidRDefault="00B0463F" w:rsidP="00A54D18">
            <w:pPr>
              <w:pStyle w:val="NoSpacing"/>
              <w:jc w:val="right"/>
              <w:rPr>
                <w:sz w:val="24"/>
                <w:szCs w:val="24"/>
              </w:rPr>
            </w:pPr>
            <w:r w:rsidRPr="005F0658">
              <w:rPr>
                <w:sz w:val="24"/>
                <w:szCs w:val="24"/>
              </w:rPr>
              <w:t>1.00 (</w:t>
            </w:r>
            <w:r w:rsidR="00B55DB8">
              <w:rPr>
                <w:sz w:val="24"/>
                <w:szCs w:val="24"/>
              </w:rPr>
              <w:t>3</w:t>
            </w:r>
            <w:r w:rsidRPr="005F0658">
              <w:rPr>
                <w:sz w:val="24"/>
                <w:szCs w:val="24"/>
              </w:rPr>
              <w:t>)</w:t>
            </w:r>
          </w:p>
        </w:tc>
      </w:tr>
      <w:tr w:rsidR="00B0463F" w:rsidRPr="005F0658" w14:paraId="404AF539" w14:textId="77777777" w:rsidTr="00F45CBF">
        <w:trPr>
          <w:trHeight w:val="324"/>
        </w:trPr>
        <w:tc>
          <w:tcPr>
            <w:tcW w:w="1169" w:type="dxa"/>
            <w:vMerge/>
            <w:vAlign w:val="center"/>
            <w:hideMark/>
          </w:tcPr>
          <w:p w14:paraId="32D45DA5" w14:textId="77777777" w:rsidR="00B0463F" w:rsidRPr="005F0658" w:rsidRDefault="00B0463F" w:rsidP="00174B22">
            <w:pPr>
              <w:pStyle w:val="NoSpacing"/>
              <w:rPr>
                <w:sz w:val="24"/>
                <w:szCs w:val="24"/>
              </w:rPr>
            </w:pPr>
          </w:p>
        </w:tc>
        <w:tc>
          <w:tcPr>
            <w:tcW w:w="2801" w:type="dxa"/>
            <w:vAlign w:val="center"/>
          </w:tcPr>
          <w:p w14:paraId="181943E8" w14:textId="582E1A13" w:rsidR="00B0463F" w:rsidRPr="005F0658" w:rsidRDefault="00424CB3" w:rsidP="00174B22">
            <w:pPr>
              <w:pStyle w:val="NoSpacing"/>
              <w:rPr>
                <w:sz w:val="24"/>
                <w:szCs w:val="24"/>
              </w:rPr>
            </w:pPr>
            <w:r>
              <w:rPr>
                <w:sz w:val="24"/>
                <w:szCs w:val="24"/>
              </w:rPr>
              <w:t>Denning</w:t>
            </w:r>
          </w:p>
        </w:tc>
        <w:tc>
          <w:tcPr>
            <w:tcW w:w="1134" w:type="dxa"/>
          </w:tcPr>
          <w:p w14:paraId="1C4EE144" w14:textId="6768EAEE" w:rsidR="00B0463F" w:rsidRPr="005F0658" w:rsidRDefault="00BE0098" w:rsidP="005E3E3B">
            <w:pPr>
              <w:pStyle w:val="NoSpacing"/>
              <w:jc w:val="right"/>
              <w:rPr>
                <w:sz w:val="24"/>
                <w:szCs w:val="24"/>
              </w:rPr>
            </w:pPr>
            <w:r>
              <w:t>-0.00</w:t>
            </w:r>
            <w:r w:rsidR="0044726F">
              <w:t>45</w:t>
            </w:r>
          </w:p>
        </w:tc>
        <w:tc>
          <w:tcPr>
            <w:tcW w:w="1255" w:type="dxa"/>
          </w:tcPr>
          <w:p w14:paraId="1924BA35" w14:textId="64F1AF8C" w:rsidR="00B0463F" w:rsidRPr="005F0658" w:rsidRDefault="00D959AF" w:rsidP="005E3E3B">
            <w:pPr>
              <w:pStyle w:val="NoSpacing"/>
              <w:jc w:val="right"/>
              <w:rPr>
                <w:sz w:val="24"/>
                <w:szCs w:val="24"/>
              </w:rPr>
            </w:pPr>
            <w:r>
              <w:t>-0.1276</w:t>
            </w:r>
          </w:p>
        </w:tc>
        <w:tc>
          <w:tcPr>
            <w:tcW w:w="1330" w:type="dxa"/>
          </w:tcPr>
          <w:p w14:paraId="31084830" w14:textId="43F5CB3B" w:rsidR="00B0463F" w:rsidRPr="005F0658" w:rsidRDefault="00BF55B3" w:rsidP="005E3E3B">
            <w:pPr>
              <w:pStyle w:val="NoSpacing"/>
              <w:jc w:val="right"/>
              <w:rPr>
                <w:sz w:val="24"/>
                <w:szCs w:val="24"/>
              </w:rPr>
            </w:pPr>
            <w:r>
              <w:t>0.0868</w:t>
            </w:r>
          </w:p>
        </w:tc>
        <w:tc>
          <w:tcPr>
            <w:tcW w:w="1701" w:type="dxa"/>
            <w:vAlign w:val="center"/>
          </w:tcPr>
          <w:p w14:paraId="25C63779" w14:textId="086689FE" w:rsidR="00B0463F" w:rsidRPr="005F0658" w:rsidRDefault="003B2637" w:rsidP="00A54D18">
            <w:pPr>
              <w:pStyle w:val="NoSpacing"/>
              <w:jc w:val="right"/>
              <w:rPr>
                <w:sz w:val="24"/>
                <w:szCs w:val="24"/>
              </w:rPr>
            </w:pPr>
            <w:r>
              <w:rPr>
                <w:sz w:val="24"/>
                <w:szCs w:val="24"/>
              </w:rPr>
              <w:t>0.22</w:t>
            </w:r>
            <w:r w:rsidR="00B0463F" w:rsidRPr="005F0658">
              <w:rPr>
                <w:sz w:val="24"/>
                <w:szCs w:val="24"/>
              </w:rPr>
              <w:t xml:space="preserve"> (</w:t>
            </w:r>
            <w:r w:rsidR="00B55DB8">
              <w:rPr>
                <w:sz w:val="24"/>
                <w:szCs w:val="24"/>
              </w:rPr>
              <w:t>1</w:t>
            </w:r>
            <w:r w:rsidR="00B0463F" w:rsidRPr="005F0658">
              <w:rPr>
                <w:sz w:val="24"/>
                <w:szCs w:val="24"/>
              </w:rPr>
              <w:t>)</w:t>
            </w:r>
          </w:p>
        </w:tc>
      </w:tr>
      <w:tr w:rsidR="00E80050" w:rsidRPr="005F0658" w14:paraId="2BF630C2" w14:textId="77777777" w:rsidTr="00F45CBF">
        <w:trPr>
          <w:trHeight w:val="324"/>
        </w:trPr>
        <w:tc>
          <w:tcPr>
            <w:tcW w:w="1169" w:type="dxa"/>
            <w:vMerge/>
            <w:vAlign w:val="center"/>
          </w:tcPr>
          <w:p w14:paraId="16AE6480" w14:textId="77777777" w:rsidR="00E80050" w:rsidRPr="005F0658" w:rsidRDefault="00E80050" w:rsidP="00174B22">
            <w:pPr>
              <w:pStyle w:val="NoSpacing"/>
              <w:rPr>
                <w:sz w:val="24"/>
                <w:szCs w:val="24"/>
              </w:rPr>
            </w:pPr>
          </w:p>
        </w:tc>
        <w:tc>
          <w:tcPr>
            <w:tcW w:w="2801"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250AD830" w:rsidR="00E80050" w:rsidRPr="005F0658" w:rsidRDefault="00BE0098" w:rsidP="005E3E3B">
            <w:pPr>
              <w:pStyle w:val="NoSpacing"/>
              <w:jc w:val="right"/>
              <w:rPr>
                <w:sz w:val="24"/>
                <w:szCs w:val="24"/>
              </w:rPr>
            </w:pPr>
            <w:r>
              <w:t>0.0004</w:t>
            </w:r>
          </w:p>
        </w:tc>
        <w:tc>
          <w:tcPr>
            <w:tcW w:w="1255" w:type="dxa"/>
          </w:tcPr>
          <w:p w14:paraId="1B223480" w14:textId="4A9242A4" w:rsidR="00E80050" w:rsidRPr="005F0658" w:rsidRDefault="00754EFF" w:rsidP="00B0463F">
            <w:pPr>
              <w:pStyle w:val="NoSpacing"/>
              <w:jc w:val="right"/>
              <w:rPr>
                <w:sz w:val="24"/>
                <w:szCs w:val="24"/>
              </w:rPr>
            </w:pPr>
            <w:r>
              <w:t>-0.0030</w:t>
            </w:r>
          </w:p>
        </w:tc>
        <w:tc>
          <w:tcPr>
            <w:tcW w:w="1330" w:type="dxa"/>
          </w:tcPr>
          <w:p w14:paraId="0A44C2D5" w14:textId="5D6E49E3" w:rsidR="00E80050" w:rsidRPr="005F0658" w:rsidRDefault="003B2637" w:rsidP="00B0463F">
            <w:pPr>
              <w:pStyle w:val="NoSpacing"/>
              <w:jc w:val="right"/>
              <w:rPr>
                <w:sz w:val="24"/>
                <w:szCs w:val="24"/>
              </w:rPr>
            </w:pPr>
            <w:r>
              <w:t>0.0038</w:t>
            </w:r>
          </w:p>
        </w:tc>
        <w:tc>
          <w:tcPr>
            <w:tcW w:w="1701" w:type="dxa"/>
            <w:vAlign w:val="center"/>
          </w:tcPr>
          <w:p w14:paraId="0AF31EED" w14:textId="7E22722C" w:rsidR="00E80050" w:rsidRPr="005F0658" w:rsidRDefault="003B2637" w:rsidP="00A54D18">
            <w:pPr>
              <w:pStyle w:val="NoSpacing"/>
              <w:jc w:val="right"/>
              <w:rPr>
                <w:sz w:val="24"/>
                <w:szCs w:val="24"/>
              </w:rPr>
            </w:pPr>
            <w:r>
              <w:rPr>
                <w:sz w:val="24"/>
                <w:szCs w:val="24"/>
              </w:rPr>
              <w:t>0.21</w:t>
            </w:r>
            <w:r w:rsidR="00E80050" w:rsidRPr="005F0658">
              <w:rPr>
                <w:sz w:val="24"/>
                <w:szCs w:val="24"/>
              </w:rPr>
              <w:t xml:space="preserve"> (</w:t>
            </w:r>
            <w:r w:rsidR="00A54D18">
              <w:rPr>
                <w:sz w:val="24"/>
                <w:szCs w:val="24"/>
              </w:rPr>
              <w:t>1</w:t>
            </w:r>
            <w:r w:rsidR="00E80050" w:rsidRPr="005F0658">
              <w:rPr>
                <w:sz w:val="24"/>
                <w:szCs w:val="24"/>
              </w:rPr>
              <w:t>)</w:t>
            </w:r>
          </w:p>
        </w:tc>
      </w:tr>
      <w:tr w:rsidR="000A16AF" w:rsidRPr="005F0658" w14:paraId="0755F4EC" w14:textId="77777777" w:rsidTr="00F45CBF">
        <w:trPr>
          <w:trHeight w:val="324"/>
        </w:trPr>
        <w:tc>
          <w:tcPr>
            <w:tcW w:w="1169" w:type="dxa"/>
            <w:vMerge w:val="restart"/>
            <w:tcBorders>
              <w:top w:val="single" w:sz="4" w:space="0" w:color="auto"/>
              <w:bottom w:val="nil"/>
            </w:tcBorders>
            <w:vAlign w:val="center"/>
          </w:tcPr>
          <w:p w14:paraId="6D782F74" w14:textId="6E1462C0" w:rsidR="000A16AF" w:rsidRPr="005F0658" w:rsidRDefault="000B03B9" w:rsidP="00174B22">
            <w:pPr>
              <w:pStyle w:val="NoSpacing"/>
              <w:rPr>
                <w:sz w:val="24"/>
                <w:szCs w:val="24"/>
              </w:rPr>
            </w:pPr>
            <w:r>
              <w:rPr>
                <w:sz w:val="24"/>
                <w:szCs w:val="24"/>
              </w:rPr>
              <w:t>Total d</w:t>
            </w:r>
            <w:r w:rsidR="00D7244C">
              <w:rPr>
                <w:sz w:val="24"/>
                <w:szCs w:val="24"/>
              </w:rPr>
              <w:t>uration of hunts</w:t>
            </w:r>
            <w:r w:rsidR="000A16AF" w:rsidRPr="005F0658">
              <w:rPr>
                <w:sz w:val="24"/>
                <w:szCs w:val="24"/>
              </w:rPr>
              <w:t xml:space="preserve"> (minutes)</w:t>
            </w:r>
          </w:p>
        </w:tc>
        <w:tc>
          <w:tcPr>
            <w:tcW w:w="2801"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6E5CCFCE" w:rsidR="000A16AF" w:rsidRPr="005F0658" w:rsidRDefault="00CA64B3" w:rsidP="005E3E3B">
            <w:pPr>
              <w:pStyle w:val="NoSpacing"/>
              <w:jc w:val="right"/>
              <w:rPr>
                <w:b/>
                <w:sz w:val="24"/>
                <w:szCs w:val="24"/>
              </w:rPr>
            </w:pPr>
            <w:r>
              <w:t>321.</w:t>
            </w:r>
            <w:r w:rsidR="00C977F7">
              <w:t>7457</w:t>
            </w:r>
          </w:p>
        </w:tc>
        <w:tc>
          <w:tcPr>
            <w:tcW w:w="1255" w:type="dxa"/>
            <w:tcBorders>
              <w:top w:val="single" w:sz="4" w:space="0" w:color="auto"/>
              <w:bottom w:val="nil"/>
            </w:tcBorders>
          </w:tcPr>
          <w:p w14:paraId="25422B61" w14:textId="0C9731E9" w:rsidR="000A16AF" w:rsidRPr="005F0658" w:rsidRDefault="001230FB" w:rsidP="005E3E3B">
            <w:pPr>
              <w:pStyle w:val="NoSpacing"/>
              <w:jc w:val="right"/>
              <w:rPr>
                <w:b/>
                <w:sz w:val="24"/>
                <w:szCs w:val="24"/>
              </w:rPr>
            </w:pPr>
            <w:r w:rsidRPr="001230FB">
              <w:t>254.2567</w:t>
            </w:r>
          </w:p>
        </w:tc>
        <w:tc>
          <w:tcPr>
            <w:tcW w:w="1330" w:type="dxa"/>
            <w:tcBorders>
              <w:top w:val="single" w:sz="4" w:space="0" w:color="auto"/>
              <w:bottom w:val="nil"/>
            </w:tcBorders>
          </w:tcPr>
          <w:p w14:paraId="7686FDBA" w14:textId="45435C25" w:rsidR="000A16AF" w:rsidRPr="005F0658" w:rsidRDefault="00F87F8D"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33C0D270" w14:textId="7C4DBDD7" w:rsidR="000A16AF" w:rsidRPr="005F0658" w:rsidRDefault="000A16AF" w:rsidP="000A16AF">
            <w:pPr>
              <w:pStyle w:val="NoSpacing"/>
              <w:jc w:val="right"/>
              <w:rPr>
                <w:b/>
                <w:sz w:val="24"/>
                <w:szCs w:val="24"/>
              </w:rPr>
            </w:pPr>
            <w:r w:rsidRPr="005F0658">
              <w:rPr>
                <w:sz w:val="24"/>
                <w:szCs w:val="24"/>
              </w:rPr>
              <w:t>— (</w:t>
            </w:r>
            <w:r w:rsidR="00F87F8D">
              <w:rPr>
                <w:sz w:val="24"/>
                <w:szCs w:val="24"/>
              </w:rPr>
              <w:t>3</w:t>
            </w:r>
            <w:r w:rsidRPr="005F0658">
              <w:rPr>
                <w:sz w:val="24"/>
                <w:szCs w:val="24"/>
              </w:rPr>
              <w:t>)</w:t>
            </w:r>
          </w:p>
        </w:tc>
      </w:tr>
      <w:tr w:rsidR="000A16AF" w:rsidRPr="005F0658" w14:paraId="3155E4F2" w14:textId="77777777" w:rsidTr="00F45CBF">
        <w:trPr>
          <w:trHeight w:val="324"/>
        </w:trPr>
        <w:tc>
          <w:tcPr>
            <w:tcW w:w="1169" w:type="dxa"/>
            <w:vMerge/>
            <w:tcBorders>
              <w:top w:val="nil"/>
            </w:tcBorders>
            <w:vAlign w:val="center"/>
          </w:tcPr>
          <w:p w14:paraId="07A1BA3C" w14:textId="77777777" w:rsidR="000A16AF" w:rsidRPr="005F0658" w:rsidRDefault="000A16AF" w:rsidP="00174B22">
            <w:pPr>
              <w:pStyle w:val="NoSpacing"/>
              <w:rPr>
                <w:sz w:val="24"/>
                <w:szCs w:val="24"/>
              </w:rPr>
            </w:pPr>
          </w:p>
        </w:tc>
        <w:tc>
          <w:tcPr>
            <w:tcW w:w="2801"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7C339372" w:rsidR="000A16AF" w:rsidRPr="005F0658" w:rsidRDefault="00C977F7" w:rsidP="005E3E3B">
            <w:pPr>
              <w:pStyle w:val="NoSpacing"/>
              <w:jc w:val="right"/>
              <w:rPr>
                <w:sz w:val="24"/>
                <w:szCs w:val="24"/>
              </w:rPr>
            </w:pPr>
            <w:r>
              <w:t>-0.2510</w:t>
            </w:r>
          </w:p>
        </w:tc>
        <w:tc>
          <w:tcPr>
            <w:tcW w:w="1255" w:type="dxa"/>
            <w:tcBorders>
              <w:top w:val="nil"/>
            </w:tcBorders>
          </w:tcPr>
          <w:p w14:paraId="1262F33E" w14:textId="40FE3872" w:rsidR="000A16AF" w:rsidRPr="005F0658" w:rsidRDefault="00B676CA" w:rsidP="005E3E3B">
            <w:pPr>
              <w:pStyle w:val="NoSpacing"/>
              <w:jc w:val="right"/>
              <w:rPr>
                <w:sz w:val="24"/>
                <w:szCs w:val="24"/>
              </w:rPr>
            </w:pPr>
            <w:r w:rsidRPr="00B676CA">
              <w:t>-3.073</w:t>
            </w:r>
            <w:r>
              <w:t>9</w:t>
            </w:r>
          </w:p>
        </w:tc>
        <w:tc>
          <w:tcPr>
            <w:tcW w:w="1330" w:type="dxa"/>
            <w:tcBorders>
              <w:top w:val="nil"/>
            </w:tcBorders>
          </w:tcPr>
          <w:p w14:paraId="791A5781" w14:textId="527ACC60" w:rsidR="000A16AF" w:rsidRPr="005F0658" w:rsidRDefault="000E7AE8" w:rsidP="005E3E3B">
            <w:pPr>
              <w:pStyle w:val="NoSpacing"/>
              <w:jc w:val="right"/>
              <w:rPr>
                <w:sz w:val="24"/>
                <w:szCs w:val="24"/>
              </w:rPr>
            </w:pPr>
            <w:r w:rsidRPr="000E7AE8">
              <w:t>2.571</w:t>
            </w:r>
            <w:r>
              <w:t>9</w:t>
            </w:r>
          </w:p>
        </w:tc>
        <w:tc>
          <w:tcPr>
            <w:tcW w:w="1701" w:type="dxa"/>
            <w:tcBorders>
              <w:top w:val="nil"/>
            </w:tcBorders>
            <w:vAlign w:val="center"/>
          </w:tcPr>
          <w:p w14:paraId="029BE2BC" w14:textId="1B2D7EB1"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56AE384D" w14:textId="77777777" w:rsidTr="00F45CBF">
        <w:trPr>
          <w:trHeight w:val="324"/>
        </w:trPr>
        <w:tc>
          <w:tcPr>
            <w:tcW w:w="1169" w:type="dxa"/>
            <w:vMerge/>
            <w:vAlign w:val="center"/>
          </w:tcPr>
          <w:p w14:paraId="473CD68E" w14:textId="77777777" w:rsidR="000A16AF" w:rsidRPr="005F0658" w:rsidRDefault="000A16AF" w:rsidP="00174B22">
            <w:pPr>
              <w:pStyle w:val="NoSpacing"/>
              <w:rPr>
                <w:sz w:val="24"/>
                <w:szCs w:val="24"/>
              </w:rPr>
            </w:pPr>
          </w:p>
        </w:tc>
        <w:tc>
          <w:tcPr>
            <w:tcW w:w="2801"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446D8290" w:rsidR="000A16AF" w:rsidRPr="005F0658" w:rsidRDefault="00C977F7" w:rsidP="005E3E3B">
            <w:pPr>
              <w:pStyle w:val="NoSpacing"/>
              <w:jc w:val="right"/>
              <w:rPr>
                <w:sz w:val="24"/>
                <w:szCs w:val="24"/>
              </w:rPr>
            </w:pPr>
            <w:r>
              <w:t>1.3351</w:t>
            </w:r>
          </w:p>
        </w:tc>
        <w:tc>
          <w:tcPr>
            <w:tcW w:w="1255" w:type="dxa"/>
          </w:tcPr>
          <w:p w14:paraId="368AFF33" w14:textId="7CFFF2D3" w:rsidR="000A16AF" w:rsidRPr="005F0658" w:rsidRDefault="004E45BB" w:rsidP="005E3E3B">
            <w:pPr>
              <w:pStyle w:val="NoSpacing"/>
              <w:jc w:val="right"/>
              <w:rPr>
                <w:sz w:val="24"/>
                <w:szCs w:val="24"/>
              </w:rPr>
            </w:pPr>
            <w:r w:rsidRPr="004E45BB">
              <w:t>0.01</w:t>
            </w:r>
            <w:r>
              <w:t>90</w:t>
            </w:r>
          </w:p>
        </w:tc>
        <w:tc>
          <w:tcPr>
            <w:tcW w:w="1330" w:type="dxa"/>
          </w:tcPr>
          <w:p w14:paraId="0D6D1F92" w14:textId="0A17E9F8" w:rsidR="000A16AF" w:rsidRPr="005F0658" w:rsidRDefault="00EA77D4" w:rsidP="005E3E3B">
            <w:pPr>
              <w:pStyle w:val="NoSpacing"/>
              <w:jc w:val="right"/>
              <w:rPr>
                <w:sz w:val="24"/>
                <w:szCs w:val="24"/>
              </w:rPr>
            </w:pPr>
            <w:r w:rsidRPr="00EA77D4">
              <w:t>2.651</w:t>
            </w:r>
            <w:r>
              <w:t>2</w:t>
            </w:r>
          </w:p>
        </w:tc>
        <w:tc>
          <w:tcPr>
            <w:tcW w:w="1701" w:type="dxa"/>
            <w:vAlign w:val="center"/>
          </w:tcPr>
          <w:p w14:paraId="2E60E7ED" w14:textId="38F1CEBA"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15C71B89" w14:textId="77777777" w:rsidTr="00F45CBF">
        <w:trPr>
          <w:trHeight w:val="324"/>
        </w:trPr>
        <w:tc>
          <w:tcPr>
            <w:tcW w:w="1169" w:type="dxa"/>
            <w:vMerge/>
            <w:vAlign w:val="center"/>
          </w:tcPr>
          <w:p w14:paraId="74B2CD91" w14:textId="77777777" w:rsidR="000A16AF" w:rsidRPr="005F0658" w:rsidRDefault="000A16AF" w:rsidP="00174B22">
            <w:pPr>
              <w:pStyle w:val="NoSpacing"/>
              <w:rPr>
                <w:sz w:val="24"/>
                <w:szCs w:val="24"/>
              </w:rPr>
            </w:pPr>
          </w:p>
        </w:tc>
        <w:tc>
          <w:tcPr>
            <w:tcW w:w="2801"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350452EA" w:rsidR="000A16AF" w:rsidRPr="005F0658" w:rsidRDefault="00C977F7" w:rsidP="005E3E3B">
            <w:pPr>
              <w:pStyle w:val="NoSpacing"/>
              <w:jc w:val="right"/>
              <w:rPr>
                <w:b/>
                <w:sz w:val="24"/>
                <w:szCs w:val="24"/>
              </w:rPr>
            </w:pPr>
            <w:r>
              <w:t>21.6363</w:t>
            </w:r>
          </w:p>
        </w:tc>
        <w:tc>
          <w:tcPr>
            <w:tcW w:w="1255" w:type="dxa"/>
          </w:tcPr>
          <w:p w14:paraId="5A7E8696" w14:textId="473C3168" w:rsidR="000A16AF" w:rsidRPr="005F0658" w:rsidRDefault="00677C3E" w:rsidP="005E3E3B">
            <w:pPr>
              <w:pStyle w:val="NoSpacing"/>
              <w:jc w:val="right"/>
              <w:rPr>
                <w:b/>
                <w:sz w:val="24"/>
                <w:szCs w:val="24"/>
              </w:rPr>
            </w:pPr>
            <w:r w:rsidRPr="00677C3E">
              <w:t>1.3947</w:t>
            </w:r>
          </w:p>
        </w:tc>
        <w:tc>
          <w:tcPr>
            <w:tcW w:w="1330" w:type="dxa"/>
          </w:tcPr>
          <w:p w14:paraId="42FE1FDA" w14:textId="76B3B3CA" w:rsidR="000A16AF" w:rsidRPr="005F0658" w:rsidRDefault="00E44C2E" w:rsidP="005E3E3B">
            <w:pPr>
              <w:pStyle w:val="NoSpacing"/>
              <w:jc w:val="right"/>
              <w:rPr>
                <w:b/>
                <w:sz w:val="24"/>
                <w:szCs w:val="24"/>
              </w:rPr>
            </w:pPr>
            <w:r w:rsidRPr="00E44C2E">
              <w:t>41.7694</w:t>
            </w:r>
          </w:p>
        </w:tc>
        <w:tc>
          <w:tcPr>
            <w:tcW w:w="1701" w:type="dxa"/>
            <w:vAlign w:val="center"/>
          </w:tcPr>
          <w:p w14:paraId="2A18D599" w14:textId="0AB4EADA" w:rsidR="000A16AF" w:rsidRPr="005F0658" w:rsidRDefault="000A16AF" w:rsidP="005E3E3B">
            <w:pPr>
              <w:pStyle w:val="NoSpacing"/>
              <w:jc w:val="right"/>
              <w:rPr>
                <w:b/>
                <w:sz w:val="24"/>
                <w:szCs w:val="24"/>
              </w:rPr>
            </w:pPr>
            <w:r w:rsidRPr="005F0658">
              <w:rPr>
                <w:sz w:val="24"/>
                <w:szCs w:val="24"/>
              </w:rPr>
              <w:t>1.00 (</w:t>
            </w:r>
            <w:r w:rsidR="000A7FAA">
              <w:rPr>
                <w:sz w:val="24"/>
                <w:szCs w:val="24"/>
              </w:rPr>
              <w:t>3</w:t>
            </w:r>
            <w:r w:rsidRPr="005F0658">
              <w:rPr>
                <w:sz w:val="24"/>
                <w:szCs w:val="24"/>
              </w:rPr>
              <w:t>)</w:t>
            </w:r>
          </w:p>
        </w:tc>
      </w:tr>
      <w:tr w:rsidR="000A16AF" w:rsidRPr="005F0658" w14:paraId="5A39E541" w14:textId="77777777" w:rsidTr="00F45CBF">
        <w:trPr>
          <w:trHeight w:val="324"/>
        </w:trPr>
        <w:tc>
          <w:tcPr>
            <w:tcW w:w="1169" w:type="dxa"/>
            <w:vMerge/>
            <w:vAlign w:val="center"/>
          </w:tcPr>
          <w:p w14:paraId="2A7A6326" w14:textId="77777777" w:rsidR="000A16AF" w:rsidRPr="005F0658" w:rsidRDefault="000A16AF" w:rsidP="00174B22">
            <w:pPr>
              <w:pStyle w:val="NoSpacing"/>
              <w:rPr>
                <w:sz w:val="24"/>
                <w:szCs w:val="24"/>
              </w:rPr>
            </w:pPr>
          </w:p>
        </w:tc>
        <w:tc>
          <w:tcPr>
            <w:tcW w:w="2801"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62088F63" w:rsidR="000A16AF" w:rsidRPr="005F0658" w:rsidRDefault="00A57218" w:rsidP="005E3E3B">
            <w:pPr>
              <w:pStyle w:val="NoSpacing"/>
              <w:jc w:val="right"/>
              <w:rPr>
                <w:sz w:val="24"/>
                <w:szCs w:val="24"/>
              </w:rPr>
            </w:pPr>
            <w:r>
              <w:t>-4.238</w:t>
            </w:r>
            <w:r w:rsidR="009678F7">
              <w:t>4</w:t>
            </w:r>
          </w:p>
        </w:tc>
        <w:tc>
          <w:tcPr>
            <w:tcW w:w="1255" w:type="dxa"/>
          </w:tcPr>
          <w:p w14:paraId="57ED532C" w14:textId="55AE132B" w:rsidR="000A16AF" w:rsidRPr="005F0658" w:rsidRDefault="0099783F" w:rsidP="005E3E3B">
            <w:pPr>
              <w:pStyle w:val="NoSpacing"/>
              <w:jc w:val="right"/>
              <w:rPr>
                <w:sz w:val="24"/>
                <w:szCs w:val="24"/>
              </w:rPr>
            </w:pPr>
            <w:r>
              <w:t>-18.</w:t>
            </w:r>
            <w:r w:rsidR="00B921B1">
              <w:t>2746</w:t>
            </w:r>
          </w:p>
        </w:tc>
        <w:tc>
          <w:tcPr>
            <w:tcW w:w="1330" w:type="dxa"/>
          </w:tcPr>
          <w:p w14:paraId="469CAD94" w14:textId="474592E9" w:rsidR="000A16AF" w:rsidRPr="005F0658" w:rsidRDefault="00B921B1" w:rsidP="005E3E3B">
            <w:pPr>
              <w:pStyle w:val="NoSpacing"/>
              <w:jc w:val="right"/>
              <w:rPr>
                <w:sz w:val="24"/>
                <w:szCs w:val="24"/>
              </w:rPr>
            </w:pPr>
            <w:r w:rsidRPr="00B921B1">
              <w:t>9.7977</w:t>
            </w:r>
          </w:p>
        </w:tc>
        <w:tc>
          <w:tcPr>
            <w:tcW w:w="1701" w:type="dxa"/>
            <w:vAlign w:val="center"/>
          </w:tcPr>
          <w:p w14:paraId="03BBE481" w14:textId="07A62E70" w:rsidR="000A16AF" w:rsidRPr="005F0658" w:rsidRDefault="00A54D18" w:rsidP="00A54D18">
            <w:pPr>
              <w:pStyle w:val="NoSpacing"/>
              <w:jc w:val="right"/>
              <w:rPr>
                <w:sz w:val="24"/>
                <w:szCs w:val="24"/>
              </w:rPr>
            </w:pPr>
            <w:r>
              <w:rPr>
                <w:sz w:val="24"/>
                <w:szCs w:val="24"/>
              </w:rPr>
              <w:t>0.3</w:t>
            </w:r>
            <w:r w:rsidR="000A7FAA">
              <w:rPr>
                <w:sz w:val="24"/>
                <w:szCs w:val="24"/>
              </w:rPr>
              <w:t>2</w:t>
            </w:r>
            <w:r w:rsidR="000A16AF">
              <w:rPr>
                <w:sz w:val="24"/>
                <w:szCs w:val="24"/>
              </w:rPr>
              <w:t xml:space="preserve"> (</w:t>
            </w:r>
            <w:r w:rsidR="000A7FAA">
              <w:rPr>
                <w:sz w:val="24"/>
                <w:szCs w:val="24"/>
              </w:rPr>
              <w:t>1</w:t>
            </w:r>
            <w:r w:rsidR="000A16AF">
              <w:rPr>
                <w:sz w:val="24"/>
                <w:szCs w:val="24"/>
              </w:rPr>
              <w:t>)</w:t>
            </w:r>
          </w:p>
        </w:tc>
      </w:tr>
      <w:tr w:rsidR="000A16AF" w:rsidRPr="005F0658" w14:paraId="2C3D633C" w14:textId="77777777" w:rsidTr="00F45CBF">
        <w:trPr>
          <w:trHeight w:val="324"/>
        </w:trPr>
        <w:tc>
          <w:tcPr>
            <w:tcW w:w="1169" w:type="dxa"/>
            <w:vMerge/>
            <w:vAlign w:val="center"/>
          </w:tcPr>
          <w:p w14:paraId="12781F27" w14:textId="77777777" w:rsidR="000A16AF" w:rsidRPr="005F0658" w:rsidRDefault="000A16AF" w:rsidP="00174B22">
            <w:pPr>
              <w:pStyle w:val="NoSpacing"/>
              <w:rPr>
                <w:sz w:val="24"/>
                <w:szCs w:val="24"/>
              </w:rPr>
            </w:pPr>
          </w:p>
        </w:tc>
        <w:tc>
          <w:tcPr>
            <w:tcW w:w="2801" w:type="dxa"/>
          </w:tcPr>
          <w:p w14:paraId="254FE07B" w14:textId="5B2DB07B" w:rsidR="000A16AF" w:rsidRPr="000A16AF" w:rsidRDefault="000A16AF" w:rsidP="00174B22">
            <w:pPr>
              <w:pStyle w:val="NoSpacing"/>
              <w:rPr>
                <w:b/>
                <w:sz w:val="24"/>
                <w:szCs w:val="24"/>
              </w:rPr>
            </w:pPr>
            <w:proofErr w:type="spellStart"/>
            <w:r w:rsidRPr="000A16AF">
              <w:rPr>
                <w:sz w:val="24"/>
                <w:szCs w:val="24"/>
              </w:rPr>
              <w:t>Rainfall:Temperature</w:t>
            </w:r>
            <w:proofErr w:type="spellEnd"/>
          </w:p>
        </w:tc>
        <w:tc>
          <w:tcPr>
            <w:tcW w:w="1134" w:type="dxa"/>
          </w:tcPr>
          <w:p w14:paraId="046382D6" w14:textId="6194B7F3" w:rsidR="000A16AF" w:rsidRPr="005F0658" w:rsidRDefault="009678F7" w:rsidP="005E3E3B">
            <w:pPr>
              <w:pStyle w:val="NoSpacing"/>
              <w:jc w:val="right"/>
              <w:rPr>
                <w:b/>
                <w:sz w:val="24"/>
                <w:szCs w:val="24"/>
              </w:rPr>
            </w:pPr>
            <w:r>
              <w:t>0.1627</w:t>
            </w:r>
          </w:p>
        </w:tc>
        <w:tc>
          <w:tcPr>
            <w:tcW w:w="1255" w:type="dxa"/>
          </w:tcPr>
          <w:p w14:paraId="789F0F66" w14:textId="55ECAAC2" w:rsidR="000A16AF" w:rsidRPr="005F0658" w:rsidRDefault="00D17CE6" w:rsidP="005E3E3B">
            <w:pPr>
              <w:pStyle w:val="NoSpacing"/>
              <w:jc w:val="right"/>
              <w:rPr>
                <w:b/>
                <w:sz w:val="24"/>
                <w:szCs w:val="24"/>
              </w:rPr>
            </w:pPr>
            <w:r w:rsidRPr="00D17CE6">
              <w:t>-0.3610</w:t>
            </w:r>
          </w:p>
        </w:tc>
        <w:tc>
          <w:tcPr>
            <w:tcW w:w="1330" w:type="dxa"/>
          </w:tcPr>
          <w:p w14:paraId="091EBD16" w14:textId="21250324" w:rsidR="000A16AF" w:rsidRPr="005F0658" w:rsidRDefault="00427C92" w:rsidP="005E3E3B">
            <w:pPr>
              <w:pStyle w:val="NoSpacing"/>
              <w:jc w:val="right"/>
              <w:rPr>
                <w:b/>
                <w:sz w:val="24"/>
                <w:szCs w:val="24"/>
              </w:rPr>
            </w:pPr>
            <w:r w:rsidRPr="00427C92">
              <w:t>0.6863</w:t>
            </w:r>
          </w:p>
        </w:tc>
        <w:tc>
          <w:tcPr>
            <w:tcW w:w="1701" w:type="dxa"/>
            <w:vAlign w:val="center"/>
          </w:tcPr>
          <w:p w14:paraId="7B48A05F" w14:textId="5AF16C4A" w:rsidR="000A16AF" w:rsidRPr="000A16AF" w:rsidRDefault="000A16AF"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A54D18" w:rsidRPr="005F0658" w14:paraId="21190DDD" w14:textId="77777777" w:rsidTr="00ED782A">
        <w:trPr>
          <w:trHeight w:val="324"/>
        </w:trPr>
        <w:tc>
          <w:tcPr>
            <w:tcW w:w="1169" w:type="dxa"/>
            <w:tcBorders>
              <w:bottom w:val="single" w:sz="4" w:space="0" w:color="auto"/>
            </w:tcBorders>
            <w:vAlign w:val="center"/>
          </w:tcPr>
          <w:p w14:paraId="30009232" w14:textId="77777777" w:rsidR="00A54D18" w:rsidRPr="005F0658" w:rsidRDefault="00A54D18" w:rsidP="00174B22">
            <w:pPr>
              <w:pStyle w:val="NoSpacing"/>
              <w:rPr>
                <w:sz w:val="24"/>
                <w:szCs w:val="24"/>
              </w:rPr>
            </w:pPr>
          </w:p>
        </w:tc>
        <w:tc>
          <w:tcPr>
            <w:tcW w:w="2801" w:type="dxa"/>
            <w:tcBorders>
              <w:bottom w:val="single" w:sz="4" w:space="0" w:color="auto"/>
            </w:tcBorders>
          </w:tcPr>
          <w:p w14:paraId="20F562FB" w14:textId="7C26A138" w:rsidR="00A54D18" w:rsidRPr="000A16AF" w:rsidRDefault="00A54D18"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Borders>
              <w:bottom w:val="single" w:sz="4" w:space="0" w:color="auto"/>
            </w:tcBorders>
          </w:tcPr>
          <w:p w14:paraId="00E2F05C" w14:textId="062E0307" w:rsidR="00A54D18" w:rsidRPr="00C542A2" w:rsidRDefault="009678F7" w:rsidP="005E3E3B">
            <w:pPr>
              <w:pStyle w:val="NoSpacing"/>
              <w:jc w:val="right"/>
            </w:pPr>
            <w:r>
              <w:t>-0.0081</w:t>
            </w:r>
          </w:p>
        </w:tc>
        <w:tc>
          <w:tcPr>
            <w:tcW w:w="1255" w:type="dxa"/>
            <w:tcBorders>
              <w:bottom w:val="single" w:sz="4" w:space="0" w:color="auto"/>
            </w:tcBorders>
          </w:tcPr>
          <w:p w14:paraId="1D2B9D3D" w14:textId="168BE3CC" w:rsidR="00A54D18" w:rsidRPr="00C542A2" w:rsidRDefault="003E2870" w:rsidP="005E3E3B">
            <w:pPr>
              <w:pStyle w:val="NoSpacing"/>
              <w:jc w:val="right"/>
            </w:pPr>
            <w:r w:rsidRPr="003E2870">
              <w:t>-12.0277</w:t>
            </w:r>
          </w:p>
        </w:tc>
        <w:tc>
          <w:tcPr>
            <w:tcW w:w="1330" w:type="dxa"/>
            <w:tcBorders>
              <w:bottom w:val="single" w:sz="4" w:space="0" w:color="auto"/>
            </w:tcBorders>
          </w:tcPr>
          <w:p w14:paraId="2D3C0042" w14:textId="0AB0147A" w:rsidR="00A54D18" w:rsidRPr="00C542A2" w:rsidRDefault="00312518" w:rsidP="005E3E3B">
            <w:pPr>
              <w:pStyle w:val="NoSpacing"/>
              <w:jc w:val="right"/>
            </w:pPr>
            <w:r w:rsidRPr="00312518">
              <w:t>12.011</w:t>
            </w:r>
            <w:r>
              <w:t>6</w:t>
            </w:r>
          </w:p>
        </w:tc>
        <w:tc>
          <w:tcPr>
            <w:tcW w:w="1701" w:type="dxa"/>
            <w:tcBorders>
              <w:bottom w:val="single" w:sz="4" w:space="0" w:color="auto"/>
            </w:tcBorders>
            <w:vAlign w:val="center"/>
          </w:tcPr>
          <w:p w14:paraId="71E2B3CF" w14:textId="37F59031" w:rsidR="00A54D18" w:rsidRDefault="00A54D18"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8D5196" w:rsidRPr="005F0658" w14:paraId="0D0A62E1" w14:textId="77777777" w:rsidTr="00ED782A">
        <w:trPr>
          <w:trHeight w:val="324"/>
        </w:trPr>
        <w:tc>
          <w:tcPr>
            <w:tcW w:w="1169" w:type="dxa"/>
            <w:vMerge w:val="restart"/>
            <w:tcBorders>
              <w:top w:val="single" w:sz="4" w:space="0" w:color="auto"/>
              <w:bottom w:val="nil"/>
            </w:tcBorders>
            <w:vAlign w:val="center"/>
          </w:tcPr>
          <w:p w14:paraId="23437D68" w14:textId="7EFE45DD" w:rsidR="008D5196" w:rsidRPr="005F0658" w:rsidRDefault="000B03B9" w:rsidP="00174B22">
            <w:pPr>
              <w:pStyle w:val="NoSpacing"/>
              <w:rPr>
                <w:sz w:val="24"/>
                <w:szCs w:val="24"/>
              </w:rPr>
            </w:pPr>
            <w:r>
              <w:rPr>
                <w:sz w:val="24"/>
                <w:szCs w:val="24"/>
              </w:rPr>
              <w:t>Mean I</w:t>
            </w:r>
            <w:r w:rsidR="008D5196">
              <w:rPr>
                <w:sz w:val="24"/>
                <w:szCs w:val="24"/>
              </w:rPr>
              <w:t>ntensity of hunts</w:t>
            </w:r>
          </w:p>
        </w:tc>
        <w:tc>
          <w:tcPr>
            <w:tcW w:w="2801" w:type="dxa"/>
            <w:tcBorders>
              <w:top w:val="single" w:sz="4" w:space="0" w:color="auto"/>
              <w:bottom w:val="nil"/>
            </w:tcBorders>
          </w:tcPr>
          <w:p w14:paraId="6F2ECCC7" w14:textId="2333D188" w:rsidR="008D5196" w:rsidRDefault="008D5196" w:rsidP="00174B22">
            <w:pPr>
              <w:pStyle w:val="NoSpacing"/>
              <w:rPr>
                <w:sz w:val="24"/>
                <w:szCs w:val="24"/>
              </w:rPr>
            </w:pPr>
            <w:r>
              <w:rPr>
                <w:sz w:val="24"/>
                <w:szCs w:val="24"/>
              </w:rPr>
              <w:t>Intercept</w:t>
            </w:r>
          </w:p>
        </w:tc>
        <w:tc>
          <w:tcPr>
            <w:tcW w:w="1134" w:type="dxa"/>
            <w:tcBorders>
              <w:top w:val="single" w:sz="4" w:space="0" w:color="auto"/>
              <w:bottom w:val="nil"/>
            </w:tcBorders>
          </w:tcPr>
          <w:p w14:paraId="7172F1DD" w14:textId="604A6CFF" w:rsidR="008D5196" w:rsidRDefault="00EE54B2" w:rsidP="005E3E3B">
            <w:pPr>
              <w:pStyle w:val="NoSpacing"/>
              <w:jc w:val="right"/>
            </w:pPr>
            <w:r>
              <w:t>42.2066</w:t>
            </w:r>
          </w:p>
        </w:tc>
        <w:tc>
          <w:tcPr>
            <w:tcW w:w="1255" w:type="dxa"/>
            <w:tcBorders>
              <w:top w:val="single" w:sz="4" w:space="0" w:color="auto"/>
              <w:bottom w:val="nil"/>
            </w:tcBorders>
          </w:tcPr>
          <w:p w14:paraId="61B5A9FD" w14:textId="7B9E3E75" w:rsidR="008D5196" w:rsidRDefault="00ED54C6" w:rsidP="005E3E3B">
            <w:pPr>
              <w:pStyle w:val="NoSpacing"/>
              <w:jc w:val="right"/>
            </w:pPr>
            <w:r>
              <w:t>34.9384</w:t>
            </w:r>
          </w:p>
        </w:tc>
        <w:tc>
          <w:tcPr>
            <w:tcW w:w="1330" w:type="dxa"/>
            <w:tcBorders>
              <w:top w:val="single" w:sz="4" w:space="0" w:color="auto"/>
              <w:bottom w:val="nil"/>
            </w:tcBorders>
          </w:tcPr>
          <w:p w14:paraId="11472EBF" w14:textId="32B41031" w:rsidR="008D5196" w:rsidRDefault="002432C0" w:rsidP="005E3E3B">
            <w:pPr>
              <w:pStyle w:val="NoSpacing"/>
              <w:jc w:val="right"/>
            </w:pPr>
            <w:r>
              <w:t>49.4748</w:t>
            </w:r>
          </w:p>
        </w:tc>
        <w:tc>
          <w:tcPr>
            <w:tcW w:w="1701" w:type="dxa"/>
            <w:tcBorders>
              <w:top w:val="single" w:sz="4" w:space="0" w:color="auto"/>
              <w:bottom w:val="nil"/>
            </w:tcBorders>
            <w:vAlign w:val="center"/>
          </w:tcPr>
          <w:p w14:paraId="72D91513" w14:textId="0E8E19BA" w:rsidR="008D5196" w:rsidRDefault="00ED782A" w:rsidP="00ED782A">
            <w:pPr>
              <w:pStyle w:val="NoSpacing"/>
              <w:numPr>
                <w:ilvl w:val="0"/>
                <w:numId w:val="16"/>
              </w:numPr>
              <w:jc w:val="right"/>
              <w:rPr>
                <w:sz w:val="24"/>
                <w:szCs w:val="24"/>
              </w:rPr>
            </w:pPr>
            <w:r>
              <w:rPr>
                <w:sz w:val="24"/>
                <w:szCs w:val="24"/>
              </w:rPr>
              <w:t>(2)</w:t>
            </w:r>
          </w:p>
        </w:tc>
      </w:tr>
      <w:tr w:rsidR="008D5196" w:rsidRPr="005F0658" w14:paraId="41BDDF30" w14:textId="77777777" w:rsidTr="00ED782A">
        <w:trPr>
          <w:trHeight w:val="324"/>
        </w:trPr>
        <w:tc>
          <w:tcPr>
            <w:tcW w:w="1169" w:type="dxa"/>
            <w:vMerge/>
            <w:tcBorders>
              <w:top w:val="nil"/>
            </w:tcBorders>
            <w:vAlign w:val="center"/>
          </w:tcPr>
          <w:p w14:paraId="68DCE449" w14:textId="77777777" w:rsidR="008D5196" w:rsidRDefault="008D5196" w:rsidP="00174B22">
            <w:pPr>
              <w:pStyle w:val="NoSpacing"/>
              <w:rPr>
                <w:sz w:val="24"/>
                <w:szCs w:val="24"/>
              </w:rPr>
            </w:pPr>
          </w:p>
        </w:tc>
        <w:tc>
          <w:tcPr>
            <w:tcW w:w="2801" w:type="dxa"/>
            <w:tcBorders>
              <w:top w:val="nil"/>
            </w:tcBorders>
          </w:tcPr>
          <w:p w14:paraId="7D2EBA61" w14:textId="36EC8A52" w:rsidR="008D5196" w:rsidRDefault="00EE54B2" w:rsidP="00174B22">
            <w:pPr>
              <w:pStyle w:val="NoSpacing"/>
              <w:rPr>
                <w:sz w:val="24"/>
                <w:szCs w:val="24"/>
              </w:rPr>
            </w:pPr>
            <w:r>
              <w:rPr>
                <w:sz w:val="24"/>
                <w:szCs w:val="24"/>
              </w:rPr>
              <w:t>Denning</w:t>
            </w:r>
          </w:p>
        </w:tc>
        <w:tc>
          <w:tcPr>
            <w:tcW w:w="1134" w:type="dxa"/>
            <w:tcBorders>
              <w:top w:val="nil"/>
            </w:tcBorders>
          </w:tcPr>
          <w:p w14:paraId="04B110BB" w14:textId="7C129CDA" w:rsidR="008D5196" w:rsidRDefault="00EE54B2" w:rsidP="005E3E3B">
            <w:pPr>
              <w:pStyle w:val="NoSpacing"/>
              <w:jc w:val="right"/>
            </w:pPr>
            <w:r>
              <w:t>2.3456</w:t>
            </w:r>
          </w:p>
        </w:tc>
        <w:tc>
          <w:tcPr>
            <w:tcW w:w="1255" w:type="dxa"/>
            <w:tcBorders>
              <w:top w:val="nil"/>
            </w:tcBorders>
          </w:tcPr>
          <w:p w14:paraId="17DB8238" w14:textId="695CEE4D" w:rsidR="008D5196" w:rsidRDefault="002432C0" w:rsidP="005E3E3B">
            <w:pPr>
              <w:pStyle w:val="NoSpacing"/>
              <w:jc w:val="right"/>
            </w:pPr>
            <w:r>
              <w:t>0.2765</w:t>
            </w:r>
          </w:p>
        </w:tc>
        <w:tc>
          <w:tcPr>
            <w:tcW w:w="1330" w:type="dxa"/>
            <w:tcBorders>
              <w:top w:val="nil"/>
            </w:tcBorders>
          </w:tcPr>
          <w:p w14:paraId="5B1F5F3B" w14:textId="2F8E4BD1" w:rsidR="008D5196" w:rsidRDefault="00C014D5" w:rsidP="005E3E3B">
            <w:pPr>
              <w:pStyle w:val="NoSpacing"/>
              <w:jc w:val="right"/>
            </w:pPr>
            <w:r>
              <w:t>4.4147</w:t>
            </w:r>
          </w:p>
        </w:tc>
        <w:tc>
          <w:tcPr>
            <w:tcW w:w="1701" w:type="dxa"/>
            <w:tcBorders>
              <w:top w:val="nil"/>
            </w:tcBorders>
            <w:vAlign w:val="center"/>
          </w:tcPr>
          <w:p w14:paraId="5D953FCF" w14:textId="04E25844" w:rsidR="008D5196" w:rsidRDefault="00ED782A" w:rsidP="005E3E3B">
            <w:pPr>
              <w:pStyle w:val="NoSpacing"/>
              <w:jc w:val="right"/>
              <w:rPr>
                <w:sz w:val="24"/>
                <w:szCs w:val="24"/>
              </w:rPr>
            </w:pPr>
            <w:r>
              <w:rPr>
                <w:sz w:val="24"/>
                <w:szCs w:val="24"/>
              </w:rPr>
              <w:t>1.00 (2)</w:t>
            </w:r>
          </w:p>
        </w:tc>
      </w:tr>
      <w:tr w:rsidR="008D5196" w:rsidRPr="005F0658" w14:paraId="5BDD6037" w14:textId="77777777" w:rsidTr="00F45CBF">
        <w:trPr>
          <w:trHeight w:val="324"/>
        </w:trPr>
        <w:tc>
          <w:tcPr>
            <w:tcW w:w="1169" w:type="dxa"/>
            <w:vMerge/>
            <w:vAlign w:val="center"/>
          </w:tcPr>
          <w:p w14:paraId="25BCB296" w14:textId="77777777" w:rsidR="008D5196" w:rsidRDefault="008D5196" w:rsidP="00174B22">
            <w:pPr>
              <w:pStyle w:val="NoSpacing"/>
              <w:rPr>
                <w:sz w:val="24"/>
                <w:szCs w:val="24"/>
              </w:rPr>
            </w:pPr>
          </w:p>
        </w:tc>
        <w:tc>
          <w:tcPr>
            <w:tcW w:w="2801" w:type="dxa"/>
          </w:tcPr>
          <w:p w14:paraId="531BE8E7" w14:textId="0639100C" w:rsidR="008D5196" w:rsidRDefault="00EE54B2" w:rsidP="00174B22">
            <w:pPr>
              <w:pStyle w:val="NoSpacing"/>
              <w:rPr>
                <w:sz w:val="24"/>
                <w:szCs w:val="24"/>
              </w:rPr>
            </w:pPr>
            <w:r>
              <w:rPr>
                <w:sz w:val="24"/>
                <w:szCs w:val="24"/>
              </w:rPr>
              <w:t>Temperature</w:t>
            </w:r>
            <w:r w:rsidR="00ED782A">
              <w:rPr>
                <w:sz w:val="24"/>
                <w:szCs w:val="24"/>
              </w:rPr>
              <w:t xml:space="preserve"> </w:t>
            </w:r>
            <w:r w:rsidR="00ED782A" w:rsidRPr="005F0658">
              <w:rPr>
                <w:sz w:val="24"/>
                <w:szCs w:val="24"/>
              </w:rPr>
              <w:t>(°C)</w:t>
            </w:r>
          </w:p>
        </w:tc>
        <w:tc>
          <w:tcPr>
            <w:tcW w:w="1134" w:type="dxa"/>
          </w:tcPr>
          <w:p w14:paraId="70C2B989" w14:textId="7C4720C4" w:rsidR="008D5196" w:rsidRDefault="00EE54B2" w:rsidP="005E3E3B">
            <w:pPr>
              <w:pStyle w:val="NoSpacing"/>
              <w:jc w:val="right"/>
            </w:pPr>
            <w:r>
              <w:t>-0.2231</w:t>
            </w:r>
          </w:p>
        </w:tc>
        <w:tc>
          <w:tcPr>
            <w:tcW w:w="1255" w:type="dxa"/>
          </w:tcPr>
          <w:p w14:paraId="7954B1E1" w14:textId="550B374F" w:rsidR="008D5196" w:rsidRDefault="00C014D5" w:rsidP="005E3E3B">
            <w:pPr>
              <w:pStyle w:val="NoSpacing"/>
              <w:jc w:val="right"/>
            </w:pPr>
            <w:r>
              <w:t>-0.3651</w:t>
            </w:r>
          </w:p>
        </w:tc>
        <w:tc>
          <w:tcPr>
            <w:tcW w:w="1330" w:type="dxa"/>
          </w:tcPr>
          <w:p w14:paraId="41390158" w14:textId="0DFE4CBD" w:rsidR="008D5196" w:rsidRDefault="00C001E1" w:rsidP="005E3E3B">
            <w:pPr>
              <w:pStyle w:val="NoSpacing"/>
              <w:jc w:val="right"/>
            </w:pPr>
            <w:r>
              <w:t>-0.0810</w:t>
            </w:r>
          </w:p>
        </w:tc>
        <w:tc>
          <w:tcPr>
            <w:tcW w:w="1701" w:type="dxa"/>
            <w:vAlign w:val="center"/>
          </w:tcPr>
          <w:p w14:paraId="42F56981" w14:textId="36490049" w:rsidR="008D5196" w:rsidRDefault="00ED782A" w:rsidP="005E3E3B">
            <w:pPr>
              <w:pStyle w:val="NoSpacing"/>
              <w:jc w:val="right"/>
              <w:rPr>
                <w:sz w:val="24"/>
                <w:szCs w:val="24"/>
              </w:rPr>
            </w:pPr>
            <w:r>
              <w:rPr>
                <w:sz w:val="24"/>
                <w:szCs w:val="24"/>
              </w:rPr>
              <w:t>0.</w:t>
            </w:r>
            <w:r w:rsidR="00C014D5">
              <w:rPr>
                <w:sz w:val="24"/>
                <w:szCs w:val="24"/>
              </w:rPr>
              <w:t>3</w:t>
            </w:r>
            <w:r>
              <w:rPr>
                <w:sz w:val="24"/>
                <w:szCs w:val="24"/>
              </w:rPr>
              <w:t>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901"/>
        <w:gridCol w:w="1701"/>
        <w:gridCol w:w="1167"/>
        <w:gridCol w:w="1183"/>
        <w:gridCol w:w="1903"/>
      </w:tblGrid>
      <w:tr w:rsidR="005E3E3B" w:rsidRPr="005F0658" w14:paraId="0BA1956A" w14:textId="77777777" w:rsidTr="00485A7B">
        <w:trPr>
          <w:trHeight w:val="324"/>
        </w:trPr>
        <w:tc>
          <w:tcPr>
            <w:tcW w:w="1501"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D95826" w:rsidRPr="005F0658" w14:paraId="20B92FC7" w14:textId="77777777" w:rsidTr="00485A7B">
        <w:trPr>
          <w:trHeight w:val="324"/>
        </w:trPr>
        <w:tc>
          <w:tcPr>
            <w:tcW w:w="1501" w:type="dxa"/>
            <w:tcBorders>
              <w:top w:val="single" w:sz="18" w:space="0" w:color="auto"/>
              <w:bottom w:val="nil"/>
            </w:tcBorders>
            <w:vAlign w:val="center"/>
          </w:tcPr>
          <w:p w14:paraId="0B5AF3BD" w14:textId="18F1D1BC" w:rsidR="00D95826" w:rsidRPr="00485A7B" w:rsidRDefault="00D95826" w:rsidP="005E3E3B">
            <w:pPr>
              <w:pStyle w:val="NoSpacing"/>
              <w:rPr>
                <w:b/>
                <w:bCs/>
                <w:sz w:val="24"/>
                <w:szCs w:val="24"/>
              </w:rPr>
            </w:pPr>
            <w:r w:rsidRPr="00485A7B">
              <w:rPr>
                <w:b/>
                <w:bCs/>
                <w:sz w:val="24"/>
                <w:szCs w:val="24"/>
              </w:rPr>
              <w:t>Impala</w:t>
            </w:r>
          </w:p>
        </w:tc>
        <w:tc>
          <w:tcPr>
            <w:tcW w:w="1901" w:type="dxa"/>
            <w:tcBorders>
              <w:top w:val="single" w:sz="18" w:space="0" w:color="auto"/>
              <w:bottom w:val="nil"/>
            </w:tcBorders>
            <w:vAlign w:val="center"/>
          </w:tcPr>
          <w:p w14:paraId="3B454293"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6B17D29D" w14:textId="77777777" w:rsidR="00D95826" w:rsidRPr="005F0658" w:rsidRDefault="00D95826" w:rsidP="00722153">
            <w:pPr>
              <w:pStyle w:val="NoSpacing"/>
              <w:jc w:val="right"/>
              <w:rPr>
                <w:sz w:val="24"/>
                <w:szCs w:val="24"/>
              </w:rPr>
            </w:pPr>
          </w:p>
        </w:tc>
        <w:tc>
          <w:tcPr>
            <w:tcW w:w="1167" w:type="dxa"/>
            <w:tcBorders>
              <w:top w:val="single" w:sz="18" w:space="0" w:color="auto"/>
              <w:bottom w:val="nil"/>
            </w:tcBorders>
            <w:vAlign w:val="center"/>
          </w:tcPr>
          <w:p w14:paraId="0BF7BE0F" w14:textId="77777777" w:rsidR="00D95826" w:rsidRPr="005F0658" w:rsidRDefault="00D95826" w:rsidP="005E3E3B">
            <w:pPr>
              <w:pStyle w:val="NoSpacing"/>
              <w:jc w:val="right"/>
              <w:rPr>
                <w:sz w:val="24"/>
                <w:szCs w:val="24"/>
              </w:rPr>
            </w:pPr>
          </w:p>
        </w:tc>
        <w:tc>
          <w:tcPr>
            <w:tcW w:w="1183" w:type="dxa"/>
            <w:tcBorders>
              <w:top w:val="single" w:sz="18" w:space="0" w:color="auto"/>
              <w:bottom w:val="nil"/>
            </w:tcBorders>
            <w:vAlign w:val="center"/>
          </w:tcPr>
          <w:p w14:paraId="3A430404" w14:textId="77777777" w:rsidR="00D95826" w:rsidRPr="005F0658" w:rsidRDefault="00D95826" w:rsidP="00722153">
            <w:pPr>
              <w:pStyle w:val="NoSpacing"/>
              <w:jc w:val="right"/>
              <w:rPr>
                <w:sz w:val="24"/>
                <w:szCs w:val="24"/>
              </w:rPr>
            </w:pPr>
          </w:p>
        </w:tc>
        <w:tc>
          <w:tcPr>
            <w:tcW w:w="1903" w:type="dxa"/>
            <w:tcBorders>
              <w:top w:val="single" w:sz="18" w:space="0" w:color="auto"/>
              <w:bottom w:val="nil"/>
            </w:tcBorders>
            <w:vAlign w:val="center"/>
          </w:tcPr>
          <w:p w14:paraId="37FDDAA1" w14:textId="77777777" w:rsidR="00D95826" w:rsidRPr="005F0658" w:rsidRDefault="00D95826" w:rsidP="005E3E3B">
            <w:pPr>
              <w:pStyle w:val="NoSpacing"/>
              <w:jc w:val="right"/>
              <w:rPr>
                <w:sz w:val="24"/>
                <w:szCs w:val="24"/>
              </w:rPr>
            </w:pPr>
          </w:p>
        </w:tc>
      </w:tr>
      <w:tr w:rsidR="005E3E3B" w:rsidRPr="005F0658" w14:paraId="6C266036" w14:textId="77777777" w:rsidTr="00485A7B">
        <w:trPr>
          <w:trHeight w:val="324"/>
        </w:trPr>
        <w:tc>
          <w:tcPr>
            <w:tcW w:w="1501" w:type="dxa"/>
            <w:vMerge w:val="restart"/>
            <w:tcBorders>
              <w:top w:val="nil"/>
            </w:tcBorders>
            <w:vAlign w:val="center"/>
          </w:tcPr>
          <w:p w14:paraId="50EDB3C3" w14:textId="25E5AE5B" w:rsidR="005E3E3B" w:rsidRPr="005F0658" w:rsidRDefault="005E3E3B" w:rsidP="005E3E3B">
            <w:pPr>
              <w:pStyle w:val="NoSpacing"/>
              <w:rPr>
                <w:sz w:val="24"/>
                <w:szCs w:val="24"/>
              </w:rPr>
            </w:pPr>
            <w:r w:rsidRPr="005F0658">
              <w:rPr>
                <w:sz w:val="24"/>
                <w:szCs w:val="24"/>
              </w:rPr>
              <w:t>morning</w:t>
            </w:r>
          </w:p>
        </w:tc>
        <w:tc>
          <w:tcPr>
            <w:tcW w:w="1901" w:type="dxa"/>
            <w:tcBorders>
              <w:top w:val="nil"/>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167" w:type="dxa"/>
            <w:tcBorders>
              <w:top w:val="nil"/>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183" w:type="dxa"/>
            <w:tcBorders>
              <w:top w:val="nil"/>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1903" w:type="dxa"/>
            <w:tcBorders>
              <w:top w:val="nil"/>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CC7245">
        <w:trPr>
          <w:trHeight w:val="324"/>
        </w:trPr>
        <w:tc>
          <w:tcPr>
            <w:tcW w:w="1501"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90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1903"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CC7245">
        <w:trPr>
          <w:trHeight w:val="324"/>
        </w:trPr>
        <w:tc>
          <w:tcPr>
            <w:tcW w:w="1501" w:type="dxa"/>
            <w:vMerge w:val="restart"/>
            <w:tcBorders>
              <w:top w:val="single" w:sz="4" w:space="0" w:color="auto"/>
              <w:bottom w:val="single" w:sz="4" w:space="0" w:color="auto"/>
            </w:tcBorders>
            <w:vAlign w:val="center"/>
          </w:tcPr>
          <w:p w14:paraId="799EE9A0" w14:textId="775EA0C3"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167"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183"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1903"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CC7245">
        <w:trPr>
          <w:trHeight w:val="324"/>
        </w:trPr>
        <w:tc>
          <w:tcPr>
            <w:tcW w:w="1501"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90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167"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183"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485A7B">
        <w:trPr>
          <w:trHeight w:val="324"/>
        </w:trPr>
        <w:tc>
          <w:tcPr>
            <w:tcW w:w="1501" w:type="dxa"/>
            <w:tcBorders>
              <w:top w:val="single" w:sz="4" w:space="0" w:color="auto"/>
              <w:bottom w:val="single" w:sz="4" w:space="0" w:color="auto"/>
            </w:tcBorders>
            <w:vAlign w:val="center"/>
          </w:tcPr>
          <w:p w14:paraId="2B045892" w14:textId="044A5287" w:rsidR="005E3E3B" w:rsidRPr="005F0658" w:rsidRDefault="005E3E3B"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167" w:type="dxa"/>
            <w:tcBorders>
              <w:top w:val="single" w:sz="4" w:space="0" w:color="auto"/>
              <w:bottom w:val="single" w:sz="4" w:space="0" w:color="auto"/>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183" w:type="dxa"/>
            <w:tcBorders>
              <w:top w:val="single" w:sz="4" w:space="0" w:color="auto"/>
              <w:bottom w:val="single" w:sz="4" w:space="0" w:color="auto"/>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1903" w:type="dxa"/>
            <w:tcBorders>
              <w:top w:val="single" w:sz="4" w:space="0" w:color="auto"/>
              <w:bottom w:val="single" w:sz="4" w:space="0" w:color="auto"/>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85102E" w:rsidRPr="005F0658" w14:paraId="00010D95" w14:textId="77777777" w:rsidTr="00CC7245">
        <w:trPr>
          <w:trHeight w:val="324"/>
        </w:trPr>
        <w:tc>
          <w:tcPr>
            <w:tcW w:w="1501" w:type="dxa"/>
            <w:tcBorders>
              <w:top w:val="single" w:sz="4" w:space="0" w:color="auto"/>
              <w:bottom w:val="single" w:sz="18" w:space="0" w:color="auto"/>
            </w:tcBorders>
            <w:vAlign w:val="center"/>
          </w:tcPr>
          <w:p w14:paraId="7CDBCA08" w14:textId="5EFAB917" w:rsidR="0085102E" w:rsidRPr="005F0658" w:rsidRDefault="00A5420C"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6E2866D" w14:textId="776C2708" w:rsidR="0085102E" w:rsidRPr="005F0658" w:rsidRDefault="00A5420C"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0B4BBE45" w14:textId="2B441DF1" w:rsidR="0085102E" w:rsidRDefault="000D5B4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3CF1928" w14:textId="00546211" w:rsidR="0085102E" w:rsidRPr="005F0658" w:rsidRDefault="009038FB"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6B05074B" w14:textId="5F0C7199" w:rsidR="0085102E" w:rsidRPr="005F0658" w:rsidRDefault="009038FB"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3AF5BA83" w14:textId="3823FC21" w:rsidR="0085102E" w:rsidRPr="005F0658" w:rsidRDefault="009038FB" w:rsidP="00722153">
            <w:pPr>
              <w:pStyle w:val="NoSpacing"/>
              <w:jc w:val="right"/>
              <w:rPr>
                <w:sz w:val="24"/>
                <w:szCs w:val="24"/>
              </w:rPr>
            </w:pPr>
            <w:r>
              <w:rPr>
                <w:sz w:val="24"/>
                <w:szCs w:val="24"/>
              </w:rPr>
              <w:t>(1)</w:t>
            </w:r>
          </w:p>
        </w:tc>
      </w:tr>
      <w:tr w:rsidR="00D95826" w:rsidRPr="00D95826" w14:paraId="7A26A648" w14:textId="77777777" w:rsidTr="00485A7B">
        <w:trPr>
          <w:trHeight w:val="324"/>
        </w:trPr>
        <w:tc>
          <w:tcPr>
            <w:tcW w:w="1501" w:type="dxa"/>
            <w:tcBorders>
              <w:top w:val="single" w:sz="18" w:space="0" w:color="auto"/>
              <w:bottom w:val="nil"/>
            </w:tcBorders>
            <w:vAlign w:val="center"/>
          </w:tcPr>
          <w:p w14:paraId="607DC14B" w14:textId="673C78D0" w:rsidR="00D95826" w:rsidRPr="00485A7B" w:rsidRDefault="00D95826" w:rsidP="005E3E3B">
            <w:pPr>
              <w:pStyle w:val="NoSpacing"/>
              <w:rPr>
                <w:b/>
                <w:bCs/>
                <w:sz w:val="24"/>
                <w:szCs w:val="24"/>
              </w:rPr>
            </w:pPr>
            <w:r w:rsidRPr="00485A7B">
              <w:rPr>
                <w:b/>
                <w:bCs/>
                <w:sz w:val="24"/>
                <w:szCs w:val="24"/>
              </w:rPr>
              <w:t>Dik-diks</w:t>
            </w:r>
          </w:p>
        </w:tc>
        <w:tc>
          <w:tcPr>
            <w:tcW w:w="1901" w:type="dxa"/>
            <w:tcBorders>
              <w:top w:val="single" w:sz="18" w:space="0" w:color="auto"/>
              <w:bottom w:val="nil"/>
            </w:tcBorders>
            <w:vAlign w:val="center"/>
          </w:tcPr>
          <w:p w14:paraId="536D435F" w14:textId="77777777" w:rsidR="00D95826" w:rsidRPr="00485A7B" w:rsidRDefault="00D95826" w:rsidP="005E3E3B">
            <w:pPr>
              <w:pStyle w:val="NoSpacing"/>
              <w:rPr>
                <w:b/>
                <w:bCs/>
                <w:sz w:val="24"/>
                <w:szCs w:val="24"/>
              </w:rPr>
            </w:pPr>
          </w:p>
        </w:tc>
        <w:tc>
          <w:tcPr>
            <w:tcW w:w="1701" w:type="dxa"/>
            <w:tcBorders>
              <w:top w:val="single" w:sz="18" w:space="0" w:color="auto"/>
              <w:bottom w:val="nil"/>
            </w:tcBorders>
            <w:vAlign w:val="center"/>
          </w:tcPr>
          <w:p w14:paraId="21BE6749" w14:textId="77777777" w:rsidR="00D95826" w:rsidRPr="00485A7B" w:rsidRDefault="00D95826" w:rsidP="005E3E3B">
            <w:pPr>
              <w:pStyle w:val="NoSpacing"/>
              <w:jc w:val="right"/>
              <w:rPr>
                <w:b/>
                <w:bCs/>
                <w:sz w:val="24"/>
                <w:szCs w:val="24"/>
              </w:rPr>
            </w:pPr>
          </w:p>
        </w:tc>
        <w:tc>
          <w:tcPr>
            <w:tcW w:w="1167" w:type="dxa"/>
            <w:tcBorders>
              <w:top w:val="single" w:sz="18" w:space="0" w:color="auto"/>
              <w:bottom w:val="nil"/>
            </w:tcBorders>
            <w:vAlign w:val="center"/>
          </w:tcPr>
          <w:p w14:paraId="208D11D8" w14:textId="77777777" w:rsidR="00D95826" w:rsidRPr="00485A7B" w:rsidRDefault="00D95826" w:rsidP="005E3E3B">
            <w:pPr>
              <w:pStyle w:val="NoSpacing"/>
              <w:jc w:val="right"/>
              <w:rPr>
                <w:b/>
                <w:bCs/>
                <w:sz w:val="24"/>
                <w:szCs w:val="24"/>
              </w:rPr>
            </w:pPr>
          </w:p>
        </w:tc>
        <w:tc>
          <w:tcPr>
            <w:tcW w:w="1183" w:type="dxa"/>
            <w:tcBorders>
              <w:top w:val="single" w:sz="18" w:space="0" w:color="auto"/>
              <w:bottom w:val="nil"/>
            </w:tcBorders>
            <w:vAlign w:val="center"/>
          </w:tcPr>
          <w:p w14:paraId="5EF25965" w14:textId="77777777" w:rsidR="00D95826" w:rsidRPr="00485A7B" w:rsidRDefault="00D95826" w:rsidP="00722153">
            <w:pPr>
              <w:pStyle w:val="NoSpacing"/>
              <w:jc w:val="right"/>
              <w:rPr>
                <w:b/>
                <w:bCs/>
                <w:sz w:val="24"/>
                <w:szCs w:val="24"/>
              </w:rPr>
            </w:pPr>
          </w:p>
        </w:tc>
        <w:tc>
          <w:tcPr>
            <w:tcW w:w="1903" w:type="dxa"/>
            <w:tcBorders>
              <w:top w:val="single" w:sz="18" w:space="0" w:color="auto"/>
              <w:bottom w:val="nil"/>
            </w:tcBorders>
            <w:vAlign w:val="center"/>
          </w:tcPr>
          <w:p w14:paraId="125C4DF0" w14:textId="77777777" w:rsidR="00D95826" w:rsidRPr="00485A7B" w:rsidRDefault="00D95826" w:rsidP="00722153">
            <w:pPr>
              <w:pStyle w:val="NoSpacing"/>
              <w:jc w:val="right"/>
              <w:rPr>
                <w:b/>
                <w:bCs/>
                <w:sz w:val="24"/>
                <w:szCs w:val="24"/>
              </w:rPr>
            </w:pPr>
          </w:p>
        </w:tc>
      </w:tr>
      <w:tr w:rsidR="005E3E3B" w:rsidRPr="005F0658" w14:paraId="795F5424" w14:textId="77777777" w:rsidTr="00485A7B">
        <w:trPr>
          <w:trHeight w:val="324"/>
        </w:trPr>
        <w:tc>
          <w:tcPr>
            <w:tcW w:w="1501" w:type="dxa"/>
            <w:tcBorders>
              <w:top w:val="nil"/>
            </w:tcBorders>
            <w:vAlign w:val="center"/>
          </w:tcPr>
          <w:p w14:paraId="0505A4CB" w14:textId="38E0939D" w:rsidR="005E3E3B" w:rsidRPr="005F0658" w:rsidRDefault="005E3E3B" w:rsidP="005E3E3B">
            <w:pPr>
              <w:pStyle w:val="NoSpacing"/>
              <w:rPr>
                <w:sz w:val="24"/>
                <w:szCs w:val="24"/>
              </w:rPr>
            </w:pPr>
            <w:r>
              <w:rPr>
                <w:sz w:val="24"/>
                <w:szCs w:val="24"/>
              </w:rPr>
              <w:t>morning and evening</w:t>
            </w:r>
          </w:p>
        </w:tc>
        <w:tc>
          <w:tcPr>
            <w:tcW w:w="1901" w:type="dxa"/>
            <w:tcBorders>
              <w:top w:val="nil"/>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167" w:type="dxa"/>
            <w:tcBorders>
              <w:top w:val="nil"/>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183" w:type="dxa"/>
            <w:tcBorders>
              <w:top w:val="nil"/>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1903" w:type="dxa"/>
            <w:tcBorders>
              <w:top w:val="nil"/>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485A7B">
        <w:trPr>
          <w:trHeight w:val="324"/>
        </w:trPr>
        <w:tc>
          <w:tcPr>
            <w:tcW w:w="1501" w:type="dxa"/>
            <w:tcBorders>
              <w:top w:val="single" w:sz="4" w:space="0" w:color="auto"/>
              <w:bottom w:val="single" w:sz="4" w:space="0" w:color="auto"/>
            </w:tcBorders>
            <w:vAlign w:val="center"/>
          </w:tcPr>
          <w:p w14:paraId="73C75550" w14:textId="1A8BBD76"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167" w:type="dxa"/>
            <w:tcBorders>
              <w:top w:val="single" w:sz="4" w:space="0" w:color="auto"/>
              <w:bottom w:val="single" w:sz="4" w:space="0" w:color="auto"/>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183" w:type="dxa"/>
            <w:tcBorders>
              <w:top w:val="single" w:sz="4" w:space="0" w:color="auto"/>
              <w:bottom w:val="single" w:sz="4" w:space="0" w:color="auto"/>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1903" w:type="dxa"/>
            <w:tcBorders>
              <w:top w:val="single" w:sz="4" w:space="0" w:color="auto"/>
              <w:bottom w:val="single" w:sz="4" w:space="0" w:color="auto"/>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8879A8" w:rsidRPr="005F0658" w14:paraId="61AD32A3" w14:textId="77777777" w:rsidTr="00CC7245">
        <w:trPr>
          <w:trHeight w:val="324"/>
        </w:trPr>
        <w:tc>
          <w:tcPr>
            <w:tcW w:w="1501" w:type="dxa"/>
            <w:tcBorders>
              <w:top w:val="single" w:sz="4" w:space="0" w:color="auto"/>
              <w:bottom w:val="single" w:sz="18" w:space="0" w:color="auto"/>
            </w:tcBorders>
            <w:vAlign w:val="center"/>
          </w:tcPr>
          <w:p w14:paraId="4FDEA5CA" w14:textId="5ED30CD2" w:rsidR="008879A8" w:rsidRDefault="008879A8"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2B8B147F" w14:textId="56ABA63A" w:rsidR="008879A8" w:rsidRPr="005F0658" w:rsidRDefault="008879A8"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119E1079" w14:textId="60A45CDE" w:rsidR="008879A8" w:rsidRDefault="000F6DAE"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77EABE9B" w14:textId="58DDC1CE" w:rsidR="008879A8" w:rsidRPr="005F0658" w:rsidRDefault="000D7DC2" w:rsidP="005E3E3B">
            <w:pPr>
              <w:pStyle w:val="NoSpacing"/>
              <w:jc w:val="right"/>
              <w:rPr>
                <w:sz w:val="24"/>
                <w:szCs w:val="24"/>
              </w:rPr>
            </w:pPr>
            <w:r>
              <w:rPr>
                <w:sz w:val="24"/>
                <w:szCs w:val="24"/>
              </w:rPr>
              <w:t>0.</w:t>
            </w:r>
            <w:r w:rsidR="00014F37">
              <w:rPr>
                <w:sz w:val="24"/>
                <w:szCs w:val="24"/>
              </w:rPr>
              <w:t>0712</w:t>
            </w:r>
          </w:p>
        </w:tc>
        <w:tc>
          <w:tcPr>
            <w:tcW w:w="1183" w:type="dxa"/>
            <w:tcBorders>
              <w:top w:val="single" w:sz="4" w:space="0" w:color="auto"/>
              <w:bottom w:val="single" w:sz="18" w:space="0" w:color="auto"/>
            </w:tcBorders>
            <w:vAlign w:val="center"/>
          </w:tcPr>
          <w:p w14:paraId="039F398C" w14:textId="7A4AD261" w:rsidR="008879A8" w:rsidRPr="005F0658" w:rsidRDefault="00CC374A"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0E6F5F71" w14:textId="777CB8A3" w:rsidR="008879A8" w:rsidRPr="005F0658" w:rsidRDefault="00CC374A" w:rsidP="006E30EB">
            <w:pPr>
              <w:pStyle w:val="NoSpacing"/>
              <w:jc w:val="right"/>
              <w:rPr>
                <w:sz w:val="24"/>
                <w:szCs w:val="24"/>
              </w:rPr>
            </w:pPr>
            <w:r>
              <w:rPr>
                <w:sz w:val="24"/>
                <w:szCs w:val="24"/>
              </w:rPr>
              <w:t>(1)</w:t>
            </w:r>
          </w:p>
        </w:tc>
      </w:tr>
      <w:tr w:rsidR="00D95826" w:rsidRPr="005F0658" w14:paraId="7592CACF" w14:textId="77777777" w:rsidTr="00485A7B">
        <w:trPr>
          <w:trHeight w:val="324"/>
        </w:trPr>
        <w:tc>
          <w:tcPr>
            <w:tcW w:w="1501" w:type="dxa"/>
            <w:tcBorders>
              <w:top w:val="single" w:sz="18" w:space="0" w:color="auto"/>
              <w:bottom w:val="nil"/>
            </w:tcBorders>
            <w:vAlign w:val="center"/>
          </w:tcPr>
          <w:p w14:paraId="409C5321" w14:textId="2A6E0D2E" w:rsidR="00D95826" w:rsidRPr="000C771F" w:rsidRDefault="00D95826"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
          <w:p w14:paraId="482DEB2F"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24A44DE1" w14:textId="77777777" w:rsidR="00D95826" w:rsidRPr="003C1DC0" w:rsidRDefault="00D95826" w:rsidP="003C1DC0">
            <w:pPr>
              <w:pStyle w:val="NoSpacing"/>
              <w:jc w:val="right"/>
              <w:rPr>
                <w:sz w:val="24"/>
                <w:szCs w:val="24"/>
              </w:rPr>
            </w:pPr>
          </w:p>
        </w:tc>
        <w:tc>
          <w:tcPr>
            <w:tcW w:w="1167" w:type="dxa"/>
            <w:tcBorders>
              <w:top w:val="single" w:sz="18" w:space="0" w:color="auto"/>
              <w:bottom w:val="nil"/>
            </w:tcBorders>
            <w:vAlign w:val="center"/>
          </w:tcPr>
          <w:p w14:paraId="4E4C887B" w14:textId="77777777" w:rsidR="00D95826" w:rsidRPr="009D1B0E" w:rsidRDefault="00D95826" w:rsidP="003C1DC0">
            <w:pPr>
              <w:pStyle w:val="NoSpacing"/>
              <w:jc w:val="right"/>
            </w:pPr>
          </w:p>
        </w:tc>
        <w:tc>
          <w:tcPr>
            <w:tcW w:w="1183" w:type="dxa"/>
            <w:tcBorders>
              <w:top w:val="single" w:sz="18" w:space="0" w:color="auto"/>
              <w:bottom w:val="nil"/>
            </w:tcBorders>
            <w:vAlign w:val="center"/>
          </w:tcPr>
          <w:p w14:paraId="691CA50E" w14:textId="77777777" w:rsidR="00D95826" w:rsidRPr="009D1B0E" w:rsidRDefault="00D95826" w:rsidP="003C1DC0">
            <w:pPr>
              <w:pStyle w:val="NoSpacing"/>
              <w:jc w:val="right"/>
            </w:pPr>
          </w:p>
        </w:tc>
        <w:tc>
          <w:tcPr>
            <w:tcW w:w="1903" w:type="dxa"/>
            <w:tcBorders>
              <w:top w:val="single" w:sz="18" w:space="0" w:color="auto"/>
              <w:bottom w:val="nil"/>
            </w:tcBorders>
            <w:vAlign w:val="center"/>
          </w:tcPr>
          <w:p w14:paraId="0AF50A24" w14:textId="77777777" w:rsidR="00D95826" w:rsidRPr="005F0658" w:rsidRDefault="00D95826" w:rsidP="005E3E3B">
            <w:pPr>
              <w:pStyle w:val="NoSpacing"/>
              <w:jc w:val="right"/>
              <w:rPr>
                <w:sz w:val="24"/>
                <w:szCs w:val="24"/>
              </w:rPr>
            </w:pPr>
          </w:p>
        </w:tc>
      </w:tr>
      <w:tr w:rsidR="003C1DC0" w:rsidRPr="005F0658" w14:paraId="552AE426" w14:textId="77777777" w:rsidTr="00485A7B">
        <w:trPr>
          <w:trHeight w:val="324"/>
        </w:trPr>
        <w:tc>
          <w:tcPr>
            <w:tcW w:w="1501" w:type="dxa"/>
            <w:vMerge w:val="restart"/>
            <w:tcBorders>
              <w:top w:val="nil"/>
            </w:tcBorders>
            <w:vAlign w:val="center"/>
          </w:tcPr>
          <w:p w14:paraId="0AF99ECD" w14:textId="215FB90E" w:rsidR="003C1DC0" w:rsidRPr="005F0658" w:rsidRDefault="003C1DC0" w:rsidP="005E3E3B">
            <w:pPr>
              <w:pStyle w:val="NoSpacing"/>
              <w:rPr>
                <w:sz w:val="24"/>
                <w:szCs w:val="24"/>
              </w:rPr>
            </w:pPr>
            <w:r>
              <w:rPr>
                <w:sz w:val="24"/>
                <w:szCs w:val="24"/>
              </w:rPr>
              <w:t>morning and evening</w:t>
            </w:r>
          </w:p>
        </w:tc>
        <w:tc>
          <w:tcPr>
            <w:tcW w:w="1901" w:type="dxa"/>
            <w:tcBorders>
              <w:top w:val="nil"/>
              <w:bottom w:val="nil"/>
            </w:tcBorders>
            <w:vAlign w:val="center"/>
          </w:tcPr>
          <w:p w14:paraId="254DCF67" w14:textId="77777777" w:rsidR="003C1DC0" w:rsidRPr="005F0658" w:rsidRDefault="003C1DC0" w:rsidP="005E3E3B">
            <w:pPr>
              <w:pStyle w:val="NoSpacing"/>
              <w:rPr>
                <w:b/>
                <w:sz w:val="24"/>
                <w:szCs w:val="24"/>
              </w:rPr>
            </w:pPr>
            <w:r w:rsidRPr="005F0658">
              <w:rPr>
                <w:sz w:val="24"/>
                <w:szCs w:val="24"/>
              </w:rPr>
              <w:t>Intercept</w:t>
            </w:r>
          </w:p>
        </w:tc>
        <w:tc>
          <w:tcPr>
            <w:tcW w:w="1701" w:type="dxa"/>
            <w:tcBorders>
              <w:top w:val="nil"/>
              <w:bottom w:val="nil"/>
            </w:tcBorders>
            <w:vAlign w:val="center"/>
          </w:tcPr>
          <w:p w14:paraId="351A6D59" w14:textId="37B2E975" w:rsidR="003C1DC0" w:rsidRPr="005F0658" w:rsidRDefault="003C1DC0" w:rsidP="003C1DC0">
            <w:pPr>
              <w:pStyle w:val="NoSpacing"/>
              <w:jc w:val="right"/>
              <w:rPr>
                <w:b/>
                <w:sz w:val="24"/>
                <w:szCs w:val="24"/>
              </w:rPr>
            </w:pPr>
            <w:r w:rsidRPr="003C1DC0">
              <w:rPr>
                <w:sz w:val="24"/>
                <w:szCs w:val="24"/>
              </w:rPr>
              <w:t>0.1179</w:t>
            </w:r>
          </w:p>
        </w:tc>
        <w:tc>
          <w:tcPr>
            <w:tcW w:w="1167" w:type="dxa"/>
            <w:tcBorders>
              <w:top w:val="nil"/>
              <w:bottom w:val="nil"/>
            </w:tcBorders>
            <w:vAlign w:val="center"/>
          </w:tcPr>
          <w:p w14:paraId="51E1BB62" w14:textId="59ED8EEC" w:rsidR="003C1DC0" w:rsidRPr="005F0658" w:rsidRDefault="003C1DC0" w:rsidP="003C1DC0">
            <w:pPr>
              <w:pStyle w:val="NoSpacing"/>
              <w:jc w:val="right"/>
              <w:rPr>
                <w:b/>
                <w:sz w:val="24"/>
                <w:szCs w:val="24"/>
              </w:rPr>
            </w:pPr>
            <w:r w:rsidRPr="009D1B0E">
              <w:t>0.0976</w:t>
            </w:r>
          </w:p>
        </w:tc>
        <w:tc>
          <w:tcPr>
            <w:tcW w:w="1183" w:type="dxa"/>
            <w:tcBorders>
              <w:top w:val="nil"/>
              <w:bottom w:val="nil"/>
            </w:tcBorders>
            <w:vAlign w:val="center"/>
          </w:tcPr>
          <w:p w14:paraId="5BDE8673" w14:textId="12E09571" w:rsidR="003C1DC0" w:rsidRPr="005F0658" w:rsidRDefault="003C1DC0" w:rsidP="003C1DC0">
            <w:pPr>
              <w:pStyle w:val="NoSpacing"/>
              <w:jc w:val="right"/>
              <w:rPr>
                <w:b/>
                <w:sz w:val="24"/>
                <w:szCs w:val="24"/>
              </w:rPr>
            </w:pPr>
            <w:r w:rsidRPr="009D1B0E">
              <w:t>0.1384</w:t>
            </w:r>
          </w:p>
        </w:tc>
        <w:tc>
          <w:tcPr>
            <w:tcW w:w="1903" w:type="dxa"/>
            <w:tcBorders>
              <w:top w:val="nil"/>
              <w:bottom w:val="nil"/>
            </w:tcBorders>
            <w:vAlign w:val="center"/>
          </w:tcPr>
          <w:p w14:paraId="02D8E08B" w14:textId="6DF99163" w:rsidR="003C1DC0" w:rsidRPr="005F0658" w:rsidRDefault="003C1DC0" w:rsidP="005E3E3B">
            <w:pPr>
              <w:pStyle w:val="NoSpacing"/>
              <w:jc w:val="right"/>
              <w:rPr>
                <w:b/>
                <w:sz w:val="24"/>
                <w:szCs w:val="24"/>
              </w:rPr>
            </w:pPr>
            <w:r w:rsidRPr="005F0658">
              <w:rPr>
                <w:sz w:val="24"/>
                <w:szCs w:val="24"/>
              </w:rPr>
              <w:t xml:space="preserve"> (1)</w:t>
            </w:r>
          </w:p>
        </w:tc>
      </w:tr>
      <w:tr w:rsidR="003C1DC0" w:rsidRPr="005F0658" w14:paraId="09A020E0" w14:textId="77777777" w:rsidTr="00CC7245">
        <w:trPr>
          <w:trHeight w:val="324"/>
        </w:trPr>
        <w:tc>
          <w:tcPr>
            <w:tcW w:w="1501" w:type="dxa"/>
            <w:vMerge/>
            <w:tcBorders>
              <w:bottom w:val="single" w:sz="4" w:space="0" w:color="auto"/>
            </w:tcBorders>
            <w:vAlign w:val="center"/>
          </w:tcPr>
          <w:p w14:paraId="1076F09F" w14:textId="77777777" w:rsidR="003C1DC0" w:rsidRPr="005F0658" w:rsidRDefault="003C1DC0" w:rsidP="005E3E3B">
            <w:pPr>
              <w:pStyle w:val="NoSpacing"/>
              <w:rPr>
                <w:sz w:val="24"/>
                <w:szCs w:val="24"/>
              </w:rPr>
            </w:pPr>
          </w:p>
        </w:tc>
        <w:tc>
          <w:tcPr>
            <w:tcW w:w="1901" w:type="dxa"/>
            <w:tcBorders>
              <w:top w:val="nil"/>
              <w:bottom w:val="single" w:sz="4" w:space="0" w:color="auto"/>
            </w:tcBorders>
            <w:vAlign w:val="center"/>
          </w:tcPr>
          <w:p w14:paraId="3DF9CAF2" w14:textId="7DF6CA78" w:rsidR="003C1DC0" w:rsidRPr="005F0658" w:rsidRDefault="003C1DC0"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2EB6ED2" w14:textId="1FFE2576" w:rsidR="003C1DC0" w:rsidRDefault="00DC491C" w:rsidP="003C1DC0">
            <w:pPr>
              <w:pStyle w:val="NoSpacing"/>
              <w:ind w:left="720"/>
              <w:jc w:val="center"/>
              <w:rPr>
                <w:sz w:val="24"/>
                <w:szCs w:val="24"/>
              </w:rPr>
            </w:pPr>
            <w:r>
              <w:rPr>
                <w:sz w:val="24"/>
                <w:szCs w:val="24"/>
              </w:rPr>
              <w:t>-</w:t>
            </w:r>
            <w:r w:rsidR="003C1DC0">
              <w:rPr>
                <w:sz w:val="24"/>
                <w:szCs w:val="24"/>
              </w:rPr>
              <w:t>0.0504</w:t>
            </w:r>
          </w:p>
        </w:tc>
        <w:tc>
          <w:tcPr>
            <w:tcW w:w="1167" w:type="dxa"/>
            <w:tcBorders>
              <w:top w:val="nil"/>
              <w:bottom w:val="single" w:sz="4" w:space="0" w:color="auto"/>
            </w:tcBorders>
            <w:vAlign w:val="center"/>
          </w:tcPr>
          <w:p w14:paraId="0D073E04" w14:textId="73EFD3CA" w:rsidR="003C1DC0" w:rsidRPr="005F0658" w:rsidRDefault="00DC491C" w:rsidP="003C1DC0">
            <w:pPr>
              <w:pStyle w:val="NoSpacing"/>
              <w:jc w:val="right"/>
              <w:rPr>
                <w:sz w:val="24"/>
                <w:szCs w:val="24"/>
              </w:rPr>
            </w:pPr>
            <w:r>
              <w:t>-</w:t>
            </w:r>
            <w:r w:rsidR="003C1DC0" w:rsidRPr="009D1B0E">
              <w:t>0.0391</w:t>
            </w:r>
          </w:p>
        </w:tc>
        <w:tc>
          <w:tcPr>
            <w:tcW w:w="1183" w:type="dxa"/>
            <w:tcBorders>
              <w:top w:val="nil"/>
              <w:bottom w:val="single" w:sz="4" w:space="0" w:color="auto"/>
            </w:tcBorders>
            <w:vAlign w:val="center"/>
          </w:tcPr>
          <w:p w14:paraId="69E2DD1E" w14:textId="529CE7DD" w:rsidR="003C1DC0" w:rsidRPr="005F0658" w:rsidRDefault="00DC491C" w:rsidP="003C1DC0">
            <w:pPr>
              <w:pStyle w:val="NoSpacing"/>
              <w:jc w:val="right"/>
              <w:rPr>
                <w:sz w:val="24"/>
                <w:szCs w:val="24"/>
              </w:rPr>
            </w:pPr>
            <w:r>
              <w:t>-</w:t>
            </w:r>
            <w:r w:rsidR="003C1DC0" w:rsidRPr="009D1B0E">
              <w:t>0.0616</w:t>
            </w:r>
          </w:p>
        </w:tc>
        <w:tc>
          <w:tcPr>
            <w:tcW w:w="1903" w:type="dxa"/>
            <w:tcBorders>
              <w:top w:val="nil"/>
              <w:bottom w:val="single" w:sz="4" w:space="0" w:color="auto"/>
            </w:tcBorders>
            <w:vAlign w:val="center"/>
          </w:tcPr>
          <w:p w14:paraId="3F49B48B" w14:textId="3BE66759" w:rsidR="003C1DC0" w:rsidRPr="005F0658" w:rsidRDefault="003C1DC0" w:rsidP="005E3E3B">
            <w:pPr>
              <w:pStyle w:val="NoSpacing"/>
              <w:jc w:val="right"/>
              <w:rPr>
                <w:sz w:val="24"/>
                <w:szCs w:val="24"/>
              </w:rPr>
            </w:pPr>
            <w:r>
              <w:rPr>
                <w:sz w:val="24"/>
                <w:szCs w:val="24"/>
              </w:rPr>
              <w:t xml:space="preserve">1.00 </w:t>
            </w:r>
            <w:r w:rsidRPr="005F0658">
              <w:rPr>
                <w:sz w:val="24"/>
                <w:szCs w:val="24"/>
              </w:rPr>
              <w:t>(1)</w:t>
            </w:r>
          </w:p>
        </w:tc>
      </w:tr>
      <w:tr w:rsidR="00FC730E" w:rsidRPr="005F0658" w14:paraId="45844526" w14:textId="77777777" w:rsidTr="00CC7245">
        <w:trPr>
          <w:trHeight w:val="324"/>
        </w:trPr>
        <w:tc>
          <w:tcPr>
            <w:tcW w:w="1501" w:type="dxa"/>
            <w:tcBorders>
              <w:top w:val="single" w:sz="4" w:space="0" w:color="auto"/>
              <w:bottom w:val="nil"/>
            </w:tcBorders>
            <w:vAlign w:val="center"/>
          </w:tcPr>
          <w:p w14:paraId="4C9F45C7" w14:textId="14C1EE87" w:rsidR="00FC730E" w:rsidRPr="005F0658" w:rsidRDefault="00FC730E"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1544C8AD" w14:textId="5A695242" w:rsidR="00FC730E" w:rsidRDefault="00FC730E"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AD33F1C" w14:textId="70E06EAA" w:rsidR="00FC730E" w:rsidRDefault="00BA11E2"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6528D9BB" w14:textId="24DF3DA7" w:rsidR="00FC730E" w:rsidRPr="009D1B0E" w:rsidRDefault="008D108F" w:rsidP="00FC730E">
            <w:pPr>
              <w:pStyle w:val="NoSpacing"/>
              <w:jc w:val="right"/>
            </w:pPr>
            <w:r>
              <w:t>0.1243</w:t>
            </w:r>
          </w:p>
        </w:tc>
        <w:tc>
          <w:tcPr>
            <w:tcW w:w="1183" w:type="dxa"/>
            <w:tcBorders>
              <w:top w:val="single" w:sz="4" w:space="0" w:color="auto"/>
              <w:bottom w:val="nil"/>
            </w:tcBorders>
            <w:vAlign w:val="center"/>
          </w:tcPr>
          <w:p w14:paraId="6B35BC7D" w14:textId="746BFBF2" w:rsidR="00FC730E" w:rsidRPr="009D1B0E" w:rsidRDefault="00CC7245" w:rsidP="00FC730E">
            <w:pPr>
              <w:pStyle w:val="NoSpacing"/>
              <w:jc w:val="right"/>
            </w:pPr>
            <w:r>
              <w:t>0.1976</w:t>
            </w:r>
          </w:p>
        </w:tc>
        <w:tc>
          <w:tcPr>
            <w:tcW w:w="1903" w:type="dxa"/>
            <w:tcBorders>
              <w:top w:val="single" w:sz="4" w:space="0" w:color="auto"/>
              <w:bottom w:val="nil"/>
            </w:tcBorders>
            <w:vAlign w:val="center"/>
          </w:tcPr>
          <w:p w14:paraId="078CF449" w14:textId="77777777" w:rsidR="00FC730E" w:rsidRDefault="00FC730E" w:rsidP="00FC730E">
            <w:pPr>
              <w:pStyle w:val="NoSpacing"/>
              <w:jc w:val="right"/>
              <w:rPr>
                <w:sz w:val="24"/>
                <w:szCs w:val="24"/>
              </w:rPr>
            </w:pPr>
          </w:p>
        </w:tc>
      </w:tr>
      <w:tr w:rsidR="00FC730E" w:rsidRPr="005F0658" w14:paraId="39DEC34F" w14:textId="77777777" w:rsidTr="00CC7245">
        <w:trPr>
          <w:trHeight w:val="324"/>
        </w:trPr>
        <w:tc>
          <w:tcPr>
            <w:tcW w:w="1501" w:type="dxa"/>
            <w:tcBorders>
              <w:top w:val="nil"/>
              <w:bottom w:val="single" w:sz="18" w:space="0" w:color="auto"/>
            </w:tcBorders>
            <w:vAlign w:val="center"/>
          </w:tcPr>
          <w:p w14:paraId="1B399656" w14:textId="77777777" w:rsidR="00FC730E" w:rsidRPr="005F0658" w:rsidRDefault="00FC730E" w:rsidP="00FC730E">
            <w:pPr>
              <w:pStyle w:val="NoSpacing"/>
              <w:rPr>
                <w:sz w:val="24"/>
                <w:szCs w:val="24"/>
              </w:rPr>
            </w:pPr>
          </w:p>
        </w:tc>
        <w:tc>
          <w:tcPr>
            <w:tcW w:w="1901" w:type="dxa"/>
            <w:tcBorders>
              <w:top w:val="nil"/>
              <w:bottom w:val="single" w:sz="18" w:space="0" w:color="auto"/>
            </w:tcBorders>
            <w:vAlign w:val="center"/>
          </w:tcPr>
          <w:p w14:paraId="0B491805" w14:textId="158581E6" w:rsidR="00FC730E" w:rsidRDefault="00FC730E"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0E2B22D4" w14:textId="1A681CF5" w:rsidR="00FC730E" w:rsidRDefault="00CC7245"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27E3DC89" w14:textId="292BC7F7" w:rsidR="00FC730E" w:rsidRPr="009D1B0E" w:rsidRDefault="000D4A6D" w:rsidP="00FC730E">
            <w:pPr>
              <w:pStyle w:val="NoSpacing"/>
              <w:jc w:val="right"/>
            </w:pPr>
            <w:r>
              <w:t>-0.1861</w:t>
            </w:r>
          </w:p>
        </w:tc>
        <w:tc>
          <w:tcPr>
            <w:tcW w:w="1183" w:type="dxa"/>
            <w:tcBorders>
              <w:top w:val="nil"/>
              <w:bottom w:val="single" w:sz="18" w:space="0" w:color="auto"/>
            </w:tcBorders>
            <w:vAlign w:val="center"/>
          </w:tcPr>
          <w:p w14:paraId="6B902C1D" w14:textId="784CBF1D" w:rsidR="00FC730E" w:rsidRPr="009D1B0E" w:rsidRDefault="000D4A6D" w:rsidP="00FC730E">
            <w:pPr>
              <w:pStyle w:val="NoSpacing"/>
              <w:jc w:val="right"/>
            </w:pPr>
            <w:r>
              <w:t>-0.1526</w:t>
            </w:r>
          </w:p>
        </w:tc>
        <w:tc>
          <w:tcPr>
            <w:tcW w:w="1903" w:type="dxa"/>
            <w:tcBorders>
              <w:top w:val="nil"/>
              <w:bottom w:val="single" w:sz="18" w:space="0" w:color="auto"/>
            </w:tcBorders>
            <w:vAlign w:val="center"/>
          </w:tcPr>
          <w:p w14:paraId="14F94528" w14:textId="2289560D" w:rsidR="00FC730E" w:rsidRDefault="008A6A0A" w:rsidP="00FC730E">
            <w:pPr>
              <w:pStyle w:val="NoSpacing"/>
              <w:jc w:val="right"/>
              <w:rPr>
                <w:sz w:val="24"/>
                <w:szCs w:val="24"/>
              </w:rPr>
            </w:pPr>
            <w:r>
              <w:rPr>
                <w:sz w:val="24"/>
                <w:szCs w:val="24"/>
              </w:rPr>
              <w:t>1.00 (1)</w:t>
            </w:r>
          </w:p>
        </w:tc>
      </w:tr>
    </w:tbl>
    <w:p w14:paraId="66B728FA" w14:textId="128959EE"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sidR="00381A1D">
        <w:rPr>
          <w:sz w:val="24"/>
          <w:szCs w:val="24"/>
        </w:rPr>
        <w:t>dik-dik</w:t>
      </w:r>
      <w:r w:rsidR="000B7784">
        <w:rPr>
          <w:sz w:val="24"/>
          <w:szCs w:val="24"/>
        </w:rPr>
        <w:t>s</w:t>
      </w:r>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D0F6968"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sidR="003F7D4E">
        <w:rPr>
          <w:sz w:val="24"/>
          <w:szCs w:val="24"/>
        </w:rPr>
        <w:t xml:space="preserve">, the only model with </w:t>
      </w:r>
      <w:proofErr w:type="spellStart"/>
      <w:r w:rsidRPr="00546CAA">
        <w:rPr>
          <w:sz w:val="24"/>
          <w:szCs w:val="24"/>
        </w:rPr>
        <w:t>ΔAICc</w:t>
      </w:r>
      <w:proofErr w:type="spellEnd"/>
      <w:r w:rsidRPr="00546CAA">
        <w:rPr>
          <w:sz w:val="24"/>
          <w:szCs w:val="24"/>
        </w:rPr>
        <w:t>&lt;</w:t>
      </w:r>
      <w:r w:rsidR="00546CAA">
        <w:rPr>
          <w:sz w:val="24"/>
          <w:szCs w:val="24"/>
        </w:rPr>
        <w:t>2</w:t>
      </w:r>
      <w:r w:rsidR="003F7D4E">
        <w:rPr>
          <w:sz w:val="24"/>
          <w:szCs w:val="24"/>
        </w:rPr>
        <w:t>,</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3F7D4E" w:rsidRPr="005F0658" w14:paraId="1339B9E0" w14:textId="77777777" w:rsidTr="003F7D4E">
        <w:trPr>
          <w:trHeight w:val="324"/>
        </w:trPr>
        <w:tc>
          <w:tcPr>
            <w:tcW w:w="4219" w:type="dxa"/>
            <w:tcBorders>
              <w:top w:val="single" w:sz="18" w:space="0" w:color="auto"/>
              <w:left w:val="nil"/>
              <w:bottom w:val="single" w:sz="18" w:space="0" w:color="auto"/>
              <w:right w:val="nil"/>
            </w:tcBorders>
            <w:vAlign w:val="center"/>
            <w:hideMark/>
          </w:tcPr>
          <w:p w14:paraId="7464BBAF" w14:textId="77777777" w:rsidR="003F7D4E" w:rsidRPr="005F0658" w:rsidRDefault="003F7D4E"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57811E5C" w14:textId="77777777" w:rsidR="003F7D4E" w:rsidRPr="005F0658" w:rsidRDefault="003F7D4E"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0F769DF2" w14:textId="77777777" w:rsidR="003F7D4E" w:rsidRPr="005F0658" w:rsidRDefault="003F7D4E"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495FD51" w14:textId="77777777" w:rsidR="003F7D4E" w:rsidRPr="005F0658" w:rsidRDefault="003F7D4E" w:rsidP="00174B22">
            <w:pPr>
              <w:pStyle w:val="NoSpacing"/>
              <w:rPr>
                <w:sz w:val="24"/>
                <w:szCs w:val="24"/>
              </w:rPr>
            </w:pPr>
            <w:r w:rsidRPr="005F0658">
              <w:rPr>
                <w:sz w:val="24"/>
                <w:szCs w:val="24"/>
              </w:rPr>
              <w:t>Upper 95% CI</w:t>
            </w:r>
          </w:p>
        </w:tc>
      </w:tr>
      <w:tr w:rsidR="003F7D4E" w:rsidRPr="005F0658" w14:paraId="089895AF" w14:textId="77777777" w:rsidTr="003F7D4E">
        <w:trPr>
          <w:trHeight w:val="324"/>
        </w:trPr>
        <w:tc>
          <w:tcPr>
            <w:tcW w:w="4219" w:type="dxa"/>
            <w:tcBorders>
              <w:top w:val="single" w:sz="18" w:space="0" w:color="auto"/>
              <w:left w:val="nil"/>
              <w:bottom w:val="nil"/>
              <w:right w:val="nil"/>
            </w:tcBorders>
            <w:vAlign w:val="center"/>
            <w:hideMark/>
          </w:tcPr>
          <w:p w14:paraId="289C853E" w14:textId="77777777" w:rsidR="003F7D4E" w:rsidRPr="005F0658" w:rsidRDefault="003F7D4E"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17B05E36" w14:textId="6E877CEB" w:rsidR="003F7D4E" w:rsidRPr="005F0658" w:rsidRDefault="003F7D4E"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41B0A6B" w14:textId="73591734" w:rsidR="003F7D4E" w:rsidRPr="005F0658" w:rsidRDefault="003F7D4E"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7C6B8BAD" w14:textId="05723221" w:rsidR="003F7D4E" w:rsidRPr="005F0658" w:rsidRDefault="003F7D4E" w:rsidP="00D27560">
            <w:pPr>
              <w:pStyle w:val="NoSpacing"/>
              <w:rPr>
                <w:sz w:val="24"/>
                <w:szCs w:val="24"/>
              </w:rPr>
            </w:pPr>
            <w:r w:rsidRPr="00324987">
              <w:t>1.0083</w:t>
            </w:r>
          </w:p>
        </w:tc>
      </w:tr>
      <w:tr w:rsidR="003F7D4E" w:rsidRPr="005F0658" w14:paraId="67BD063C" w14:textId="77777777" w:rsidTr="003F7D4E">
        <w:trPr>
          <w:trHeight w:val="324"/>
        </w:trPr>
        <w:tc>
          <w:tcPr>
            <w:tcW w:w="4219" w:type="dxa"/>
            <w:tcBorders>
              <w:bottom w:val="single" w:sz="18" w:space="0" w:color="auto"/>
            </w:tcBorders>
            <w:vAlign w:val="center"/>
            <w:hideMark/>
          </w:tcPr>
          <w:p w14:paraId="60B305E2" w14:textId="04AB07CE" w:rsidR="003F7D4E" w:rsidRPr="005F0658" w:rsidRDefault="003F7D4E"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4EF5887E" w14:textId="74B261B7" w:rsidR="003F7D4E" w:rsidRPr="005F0658" w:rsidRDefault="003F7D4E" w:rsidP="003F7D4E">
            <w:pPr>
              <w:pStyle w:val="NoSpacing"/>
              <w:rPr>
                <w:sz w:val="24"/>
                <w:szCs w:val="24"/>
              </w:rPr>
            </w:pPr>
            <w:r w:rsidRPr="00324987">
              <w:t>-0.0207</w:t>
            </w:r>
          </w:p>
        </w:tc>
        <w:tc>
          <w:tcPr>
            <w:tcW w:w="1701" w:type="dxa"/>
            <w:tcBorders>
              <w:bottom w:val="single" w:sz="18" w:space="0" w:color="auto"/>
            </w:tcBorders>
            <w:vAlign w:val="center"/>
            <w:hideMark/>
          </w:tcPr>
          <w:p w14:paraId="3C821800" w14:textId="28F6D6D8" w:rsidR="003F7D4E" w:rsidRPr="005F0658" w:rsidRDefault="003F7D4E" w:rsidP="003F7D4E">
            <w:pPr>
              <w:pStyle w:val="NoSpacing"/>
              <w:rPr>
                <w:sz w:val="24"/>
                <w:szCs w:val="24"/>
              </w:rPr>
            </w:pPr>
            <w:r w:rsidRPr="00324987">
              <w:t>-0.0298</w:t>
            </w:r>
          </w:p>
        </w:tc>
        <w:tc>
          <w:tcPr>
            <w:tcW w:w="1842" w:type="dxa"/>
            <w:tcBorders>
              <w:bottom w:val="single" w:sz="18" w:space="0" w:color="auto"/>
            </w:tcBorders>
            <w:vAlign w:val="center"/>
            <w:hideMark/>
          </w:tcPr>
          <w:p w14:paraId="65DF83C0" w14:textId="3D94298C" w:rsidR="003F7D4E" w:rsidRPr="005F0658" w:rsidRDefault="003F7D4E" w:rsidP="003F7D4E">
            <w:pPr>
              <w:pStyle w:val="NoSpacing"/>
              <w:rPr>
                <w:sz w:val="24"/>
                <w:szCs w:val="24"/>
              </w:rPr>
            </w:pPr>
            <w:r w:rsidRPr="00324987">
              <w:t>-0.0117</w:t>
            </w:r>
          </w:p>
        </w:tc>
      </w:tr>
    </w:tbl>
    <w:p w14:paraId="2F676C66" w14:textId="2490FE8B" w:rsidR="00187264" w:rsidRDefault="00187264" w:rsidP="007C2A70"/>
    <w:p w14:paraId="2577129A" w14:textId="0DD4E0AC"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Daily movement patterns of African wild dogs</w:t>
      </w:r>
      <w:r w:rsidR="003A605A">
        <w:t>.</w:t>
      </w:r>
      <w:r w:rsidR="009779B9" w:rsidRPr="00EC0DAE">
        <w:t xml:space="preserve"> </w:t>
      </w:r>
      <w:r w:rsidR="003A605A">
        <w:t>A</w:t>
      </w:r>
      <w:r w:rsidR="009779B9" w:rsidRPr="00EC0DAE">
        <w:t>ctivity measured by collar-mounted accelerometers fitted to 18 wild dogs</w:t>
      </w:r>
      <w:r w:rsidR="003A605A">
        <w:t xml:space="preserve"> </w:t>
      </w:r>
      <w:r w:rsidR="003A605A" w:rsidRPr="00EC0DAE">
        <w:t>(A)</w:t>
      </w:r>
      <w:r w:rsidR="009779B9" w:rsidRPr="00EC0DAE">
        <w:t xml:space="preserve">; </w:t>
      </w:r>
      <w:r w:rsidR="009779B9">
        <w:t>blue</w:t>
      </w:r>
      <w:r w:rsidR="009779B9" w:rsidRPr="00EC0DAE">
        <w:t xml:space="preserve"> bands denote the start and stop times used to cla</w:t>
      </w:r>
      <w:r w:rsidR="009779B9">
        <w:t>ssify morning and evening hunts</w:t>
      </w:r>
      <w:r w:rsidR="003A605A">
        <w:t>. Hunts tend to fall before and after the daily</w:t>
      </w:r>
      <w:r w:rsidR="009779B9" w:rsidRPr="00EC0DAE">
        <w:t xml:space="preserve"> </w:t>
      </w:r>
      <w:r w:rsidR="009779B9">
        <w:t xml:space="preserve">maximum </w:t>
      </w:r>
      <w:r w:rsidR="006E7154">
        <w:t xml:space="preserve">air </w:t>
      </w:r>
      <w:r w:rsidR="009779B9">
        <w:t xml:space="preserve">temperature </w:t>
      </w:r>
      <w:r w:rsidR="003A605A" w:rsidRPr="00EC0DAE">
        <w:t>(</w:t>
      </w:r>
      <w:r w:rsidR="003A605A">
        <w:t>B</w:t>
      </w:r>
      <w:r w:rsidR="003A605A" w:rsidRPr="00EC0DAE">
        <w:t>)</w:t>
      </w:r>
      <w:r w:rsidR="003A605A">
        <w:t>.</w:t>
      </w:r>
      <w:r w:rsidR="009779B9" w:rsidRPr="00FF5C01">
        <w:rPr>
          <w:rFonts w:ascii="Cambria" w:hAnsi="Cambria"/>
          <w:noProof/>
          <w:lang w:val="en-US"/>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999775B" w:rsidR="009779B9" w:rsidRDefault="009779B9" w:rsidP="004B29D5">
      <w:pPr>
        <w:pStyle w:val="NoSpacing"/>
      </w:pPr>
      <w:r>
        <w:rPr>
          <w:noProof/>
          <w:lang w:val="en-US"/>
        </w:rPr>
        <w:lastRenderedPageBreak/>
        <w:drawing>
          <wp:anchor distT="0" distB="0" distL="114300" distR="114300" simplePos="0" relativeHeight="251660288" behindDoc="0" locked="0" layoutInCell="1" allowOverlap="1" wp14:anchorId="090485BE" wp14:editId="5941B7CE">
            <wp:simplePos x="0" y="0"/>
            <wp:positionH relativeFrom="column">
              <wp:posOffset>-285750</wp:posOffset>
            </wp:positionH>
            <wp:positionV relativeFrom="paragraph">
              <wp:posOffset>111569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w:t>
      </w:r>
      <w:r w:rsidR="00E12697">
        <w:t xml:space="preserve"> (start between </w:t>
      </w:r>
      <w:r w:rsidR="004B29D5" w:rsidRPr="00A72D3C">
        <w:t>04:55</w:t>
      </w:r>
      <w:r w:rsidR="004B29D5">
        <w:t>:39 and 06:56:04 and end between 07:30:41 and 12:51:33)</w:t>
      </w:r>
      <w:r>
        <w:t>, Midday</w:t>
      </w:r>
      <w:r w:rsidR="004B29D5">
        <w:t xml:space="preserve"> </w:t>
      </w:r>
      <w:r w:rsidR="003729B8">
        <w:t>(start between 06:56:05 and 16:01:54 and end between 12:51:34 and 18:</w:t>
      </w:r>
      <w:r w:rsidR="004D08E8">
        <w:t>47:02)</w:t>
      </w:r>
      <w:r>
        <w:t>, Evening</w:t>
      </w:r>
      <w:r w:rsidR="004D08E8">
        <w:t xml:space="preserve"> (start between 16:01:55 and 18:26:52 and end between </w:t>
      </w:r>
      <w:r w:rsidR="00201400">
        <w:t>18:47:03 and 21:06:56)</w:t>
      </w:r>
      <w:r>
        <w:t xml:space="preserve"> and Night</w:t>
      </w:r>
      <w:r w:rsidR="00201400">
        <w:t xml:space="preserve"> (start between 18:26:53 and 04:55:38 and </w:t>
      </w:r>
      <w:r w:rsidR="00E91173">
        <w:t>end between 21:06:57 and 07:30:40)</w:t>
      </w:r>
      <w:r>
        <w:t xml:space="preserve"> periods, and the percentage of bouts and total activity which spanned multiple time periods, and were therefore determined not to be hunts.</w:t>
      </w:r>
      <w:r w:rsidR="009E14AF">
        <w:t xml:space="preserve"> </w:t>
      </w:r>
    </w:p>
    <w:p w14:paraId="0BA32F42" w14:textId="0E58A3E4" w:rsidR="00E12697" w:rsidRDefault="00E12697" w:rsidP="00C36060">
      <w:pPr>
        <w:spacing w:line="240" w:lineRule="auto"/>
      </w:pPr>
    </w:p>
    <w:p w14:paraId="79941524" w14:textId="77777777" w:rsidR="00E12697" w:rsidRPr="00D608CE" w:rsidRDefault="00E12697" w:rsidP="00C36060">
      <w:pPr>
        <w:spacing w:line="240" w:lineRule="auto"/>
      </w:pPr>
    </w:p>
    <w:p w14:paraId="21511ED6" w14:textId="7D1395FF" w:rsidR="009779B9" w:rsidRDefault="009779B9">
      <w:pPr>
        <w:spacing w:line="240" w:lineRule="auto"/>
        <w:ind w:firstLine="0"/>
      </w:pPr>
      <w:r>
        <w:br w:type="page"/>
      </w:r>
    </w:p>
    <w:p w14:paraId="05D734F9" w14:textId="137A4A69" w:rsidR="00603D2C" w:rsidRDefault="00BD3624" w:rsidP="00BD3624">
      <w:r>
        <w:rPr>
          <w:b/>
          <w:bCs/>
        </w:rPr>
        <w:lastRenderedPageBreak/>
        <w:t xml:space="preserve">Figure 3 </w:t>
      </w:r>
      <w:r>
        <w:t xml:space="preserve">Diel variation in </w:t>
      </w:r>
      <w:r w:rsidRPr="007C64D0">
        <w:t xml:space="preserve">woody cover use by impala, </w:t>
      </w:r>
      <w:r w:rsidR="00381A1D">
        <w:t>dik-dik</w:t>
      </w:r>
      <w:r>
        <w:t>s</w:t>
      </w:r>
      <w:r w:rsidRPr="007C64D0">
        <w:t xml:space="preserve"> and </w:t>
      </w:r>
      <w:r w:rsidR="001635E9">
        <w:t>African</w:t>
      </w:r>
      <w:r w:rsidR="00956092">
        <w:t xml:space="preserve"> </w:t>
      </w:r>
      <w:r w:rsidRPr="007C64D0">
        <w:t xml:space="preserve">wild dogs across time periods. </w:t>
      </w:r>
      <w:r w:rsidR="00E12697">
        <w:t>L</w:t>
      </w:r>
      <w:r w:rsidR="00603D2C">
        <w:t xml:space="preserve">ocations recorded between </w:t>
      </w:r>
      <w:r w:rsidR="00B753EC">
        <w:t xml:space="preserve">sunrise and the third quartile of </w:t>
      </w:r>
      <w:r w:rsidR="00B34F99">
        <w:t>end time for wild dog hunting bouts were classed as morning</w:t>
      </w:r>
      <w:r w:rsidR="00B753EC">
        <w:t xml:space="preserve">; locations recorded between </w:t>
      </w:r>
      <w:r w:rsidR="007A5141">
        <w:t xml:space="preserve">the first quartile of the start time of </w:t>
      </w:r>
      <w:r w:rsidR="008941A4">
        <w:t>evening</w:t>
      </w:r>
      <w:r w:rsidR="007A5141">
        <w:t xml:space="preserve"> hunting bouts and </w:t>
      </w:r>
      <w:r w:rsidR="008941A4">
        <w:t>sunset were classified as evening</w:t>
      </w:r>
      <w:r w:rsidR="00BF6417">
        <w:t xml:space="preserve">; </w:t>
      </w:r>
      <w:r w:rsidR="00B34F99">
        <w:t xml:space="preserve">locations between morning and evening were classified as midday and locations between </w:t>
      </w:r>
      <w:r w:rsidR="00563EA7">
        <w:t>sunset and sunrise</w:t>
      </w:r>
      <w:r w:rsidR="00B34F99">
        <w:t xml:space="preserve"> were classified as night</w:t>
      </w:r>
      <w:r w:rsidR="008941A4">
        <w:t>.</w:t>
      </w:r>
      <w:r w:rsidR="00563EA7">
        <w:t xml:space="preserve"> </w:t>
      </w:r>
    </w:p>
    <w:p w14:paraId="778E7E5E" w14:textId="6BDA18EC" w:rsidR="00BD3624" w:rsidRDefault="001635E9" w:rsidP="00BD3624">
      <w:r>
        <w:rPr>
          <w:b/>
          <w:bCs/>
          <w:noProof/>
          <w:lang w:val="en-US"/>
        </w:rPr>
        <mc:AlternateContent>
          <mc:Choice Requires="wpg">
            <w:drawing>
              <wp:anchor distT="0" distB="0" distL="114300" distR="114300" simplePos="0" relativeHeight="251666432" behindDoc="0" locked="0" layoutInCell="1" allowOverlap="1" wp14:anchorId="293BE470" wp14:editId="50EE2062">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3CF3B15F" id="Group 9" o:spid="_x0000_s1026" style="position:absolute;margin-left:39pt;margin-top:10.4pt;width:324pt;height:183pt;z-index:25166643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R/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RPEf8AwVy/4OrvBPh6/wDGfjn/AIJL/DXR9E0iylvdY1a78Paj5VlaxIXlnfbrZO1EVmOA&#10;TgcA1kfCr/gtx/wcy/tA+EY/iN+zx/wTS+E/jfw3LPJBFr2i+HdU8h5kOHjHmayrZU8Hiv2X/ak+&#10;G3iD4y/sy/Eb4QeEpbaPVfFfgXV9H02S9kKQrcXVlLBGZGAYqgZxkgEgZwD0rxb/AII9/safFn9g&#10;79i3T/2ffjTf6Lc65a+INQvZJdAvJJ7cxzSBkAaSONs4HI2/iaAPz1/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8ZP+HEn/AAX9&#10;/wClgnxZ/wCDTWf/AJIo/wCHEn/Bf3/pYJ8Wf+DTWf8A5Ir9m6KAPxk/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">
                  <v:imagedata r:id="rId22" o:title="" cropbottom="44373f" cropleft="3186f"/>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">
                  <v:imagedata r:id="rId22" o:title="" croptop="62220f"/>
                </v:shape>
                <w10:wrap type="tight"/>
              </v:group>
            </w:pict>
          </mc:Fallback>
        </mc:AlternateContent>
      </w:r>
      <w:r w:rsidR="00BD3624">
        <w:br w:type="page"/>
      </w:r>
    </w:p>
    <w:p w14:paraId="61D4AC8F" w14:textId="77777777" w:rsidR="00AA6D38" w:rsidRDefault="00AA6D38" w:rsidP="00AA6D38">
      <w:pPr>
        <w:jc w:val="center"/>
        <w:rPr>
          <w:b/>
        </w:rPr>
      </w:pPr>
      <w:r>
        <w:rPr>
          <w:noProof/>
        </w:rPr>
        <w:lastRenderedPageBreak/>
        <w:drawing>
          <wp:inline distT="0" distB="0" distL="0" distR="0" wp14:anchorId="594C58E7" wp14:editId="60FB7A78">
            <wp:extent cx="3267075" cy="5082117"/>
            <wp:effectExtent l="0" t="0" r="0" b="4445"/>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3273659" cy="5092359"/>
                    </a:xfrm>
                    <a:prstGeom prst="rect">
                      <a:avLst/>
                    </a:prstGeom>
                  </pic:spPr>
                </pic:pic>
              </a:graphicData>
            </a:graphic>
          </wp:inline>
        </w:drawing>
      </w:r>
    </w:p>
    <w:p w14:paraId="4B5B5686" w14:textId="1300873C" w:rsidR="00084726" w:rsidRDefault="00084726" w:rsidP="00AA6D38">
      <w:pPr>
        <w:jc w:val="center"/>
        <w:rPr>
          <w:noProof/>
          <w:lang w:eastAsia="en-GB"/>
        </w:rPr>
      </w:pPr>
      <w:r w:rsidRPr="00084726">
        <w:rPr>
          <w:b/>
        </w:rPr>
        <w:t>Figure 4</w:t>
      </w:r>
      <w:r>
        <w:t xml:space="preserve"> Associations between ambient temperature and African wild dog hunting behaviour a</w:t>
      </w:r>
      <w:r w:rsidRPr="007C64D0">
        <w:t>) Duration of African wild dog morning and evening hunts at different daily maximum temperatures. Points represent the means</w:t>
      </w:r>
      <w:r>
        <w:t xml:space="preserve"> for each 1°C interval</w:t>
      </w:r>
      <w:r w:rsidRPr="007C64D0">
        <w:t>,</w:t>
      </w:r>
      <w:r>
        <w:t xml:space="preserve"> </w:t>
      </w:r>
      <w:r w:rsidR="00F64B36">
        <w:t xml:space="preserve">vertical </w:t>
      </w:r>
      <w:r>
        <w:t>bars indicate the standard error</w:t>
      </w:r>
      <w:r w:rsidR="00F364C3">
        <w:t>s.</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p>
    <w:p w14:paraId="49608047" w14:textId="7E25B176" w:rsidR="00CF38D9" w:rsidRDefault="00CF38D9">
      <w:pPr>
        <w:spacing w:line="240" w:lineRule="auto"/>
        <w:ind w:firstLine="0"/>
        <w:rPr>
          <w:b/>
          <w:sz w:val="44"/>
          <w:szCs w:val="44"/>
        </w:rPr>
      </w:pPr>
    </w:p>
    <w:sectPr w:rsidR="00CF38D9" w:rsidSect="002049B5">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22C5F" w14:textId="77777777" w:rsidR="00285A5C" w:rsidRDefault="00285A5C" w:rsidP="007C2A70">
      <w:r>
        <w:separator/>
      </w:r>
    </w:p>
  </w:endnote>
  <w:endnote w:type="continuationSeparator" w:id="0">
    <w:p w14:paraId="3B99813C" w14:textId="77777777" w:rsidR="00285A5C" w:rsidRDefault="00285A5C"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C80A6" w14:textId="77777777" w:rsidR="00285A5C" w:rsidRDefault="00285A5C" w:rsidP="007C2A70">
      <w:r>
        <w:separator/>
      </w:r>
    </w:p>
  </w:footnote>
  <w:footnote w:type="continuationSeparator" w:id="0">
    <w:p w14:paraId="3DA37FAB" w14:textId="77777777" w:rsidR="00285A5C" w:rsidRDefault="00285A5C"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7370882">
    <w:abstractNumId w:val="13"/>
  </w:num>
  <w:num w:numId="2" w16cid:durableId="786972608">
    <w:abstractNumId w:val="9"/>
  </w:num>
  <w:num w:numId="3" w16cid:durableId="1298023447">
    <w:abstractNumId w:val="12"/>
  </w:num>
  <w:num w:numId="4" w16cid:durableId="694422838">
    <w:abstractNumId w:val="10"/>
  </w:num>
  <w:num w:numId="5" w16cid:durableId="1646742441">
    <w:abstractNumId w:val="15"/>
  </w:num>
  <w:num w:numId="6" w16cid:durableId="722221378">
    <w:abstractNumId w:val="6"/>
  </w:num>
  <w:num w:numId="7" w16cid:durableId="2107384549">
    <w:abstractNumId w:val="1"/>
  </w:num>
  <w:num w:numId="8" w16cid:durableId="16199027">
    <w:abstractNumId w:val="8"/>
  </w:num>
  <w:num w:numId="9" w16cid:durableId="338197128">
    <w:abstractNumId w:val="2"/>
  </w:num>
  <w:num w:numId="10" w16cid:durableId="1292441534">
    <w:abstractNumId w:val="5"/>
  </w:num>
  <w:num w:numId="11" w16cid:durableId="894194516">
    <w:abstractNumId w:val="14"/>
  </w:num>
  <w:num w:numId="12" w16cid:durableId="2051342887">
    <w:abstractNumId w:val="0"/>
  </w:num>
  <w:num w:numId="13" w16cid:durableId="1100371446">
    <w:abstractNumId w:val="11"/>
  </w:num>
  <w:num w:numId="14" w16cid:durableId="681131691">
    <w:abstractNumId w:val="7"/>
  </w:num>
  <w:num w:numId="15" w16cid:durableId="670572049">
    <w:abstractNumId w:val="4"/>
  </w:num>
  <w:num w:numId="16" w16cid:durableId="8183019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B51"/>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37F6"/>
    <w:rsid w:val="0007446A"/>
    <w:rsid w:val="00075829"/>
    <w:rsid w:val="000764CD"/>
    <w:rsid w:val="00077F42"/>
    <w:rsid w:val="00084726"/>
    <w:rsid w:val="00086E76"/>
    <w:rsid w:val="0008725C"/>
    <w:rsid w:val="00087A2C"/>
    <w:rsid w:val="000917CB"/>
    <w:rsid w:val="00093769"/>
    <w:rsid w:val="00093B3B"/>
    <w:rsid w:val="00093D10"/>
    <w:rsid w:val="00094E95"/>
    <w:rsid w:val="00096145"/>
    <w:rsid w:val="00097B03"/>
    <w:rsid w:val="000A0C30"/>
    <w:rsid w:val="000A16AF"/>
    <w:rsid w:val="000A1855"/>
    <w:rsid w:val="000A247C"/>
    <w:rsid w:val="000A24D2"/>
    <w:rsid w:val="000A5A7B"/>
    <w:rsid w:val="000A6669"/>
    <w:rsid w:val="000A7838"/>
    <w:rsid w:val="000A7A29"/>
    <w:rsid w:val="000A7A59"/>
    <w:rsid w:val="000A7FAA"/>
    <w:rsid w:val="000B03B9"/>
    <w:rsid w:val="000B2E78"/>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E7E1B"/>
    <w:rsid w:val="000F0C58"/>
    <w:rsid w:val="000F0C8A"/>
    <w:rsid w:val="000F105C"/>
    <w:rsid w:val="000F24AB"/>
    <w:rsid w:val="000F2CA5"/>
    <w:rsid w:val="000F2F62"/>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1ED"/>
    <w:rsid w:val="00115CEB"/>
    <w:rsid w:val="00117105"/>
    <w:rsid w:val="001202E3"/>
    <w:rsid w:val="00120528"/>
    <w:rsid w:val="00122C05"/>
    <w:rsid w:val="001230FB"/>
    <w:rsid w:val="0012339C"/>
    <w:rsid w:val="00124253"/>
    <w:rsid w:val="001260E1"/>
    <w:rsid w:val="00126FFE"/>
    <w:rsid w:val="00127A02"/>
    <w:rsid w:val="001366CB"/>
    <w:rsid w:val="0014066B"/>
    <w:rsid w:val="00140E38"/>
    <w:rsid w:val="001428EC"/>
    <w:rsid w:val="0014566C"/>
    <w:rsid w:val="00147E09"/>
    <w:rsid w:val="00151AEB"/>
    <w:rsid w:val="00151F46"/>
    <w:rsid w:val="00153590"/>
    <w:rsid w:val="001535F8"/>
    <w:rsid w:val="001554F2"/>
    <w:rsid w:val="00162359"/>
    <w:rsid w:val="001635E9"/>
    <w:rsid w:val="00167519"/>
    <w:rsid w:val="00167FC8"/>
    <w:rsid w:val="001711CB"/>
    <w:rsid w:val="00171742"/>
    <w:rsid w:val="00173561"/>
    <w:rsid w:val="00174B22"/>
    <w:rsid w:val="00177AA7"/>
    <w:rsid w:val="0018005C"/>
    <w:rsid w:val="00182975"/>
    <w:rsid w:val="001839FE"/>
    <w:rsid w:val="00187264"/>
    <w:rsid w:val="00190567"/>
    <w:rsid w:val="00194FF8"/>
    <w:rsid w:val="00196FD4"/>
    <w:rsid w:val="001A0A0B"/>
    <w:rsid w:val="001A3728"/>
    <w:rsid w:val="001A4477"/>
    <w:rsid w:val="001A46EE"/>
    <w:rsid w:val="001A6DEB"/>
    <w:rsid w:val="001B0120"/>
    <w:rsid w:val="001B144E"/>
    <w:rsid w:val="001B4818"/>
    <w:rsid w:val="001B4A5B"/>
    <w:rsid w:val="001B54F6"/>
    <w:rsid w:val="001C215E"/>
    <w:rsid w:val="001C53E1"/>
    <w:rsid w:val="001C7C81"/>
    <w:rsid w:val="001C7EDD"/>
    <w:rsid w:val="001D233D"/>
    <w:rsid w:val="001E2783"/>
    <w:rsid w:val="001E384E"/>
    <w:rsid w:val="001E4022"/>
    <w:rsid w:val="001E577E"/>
    <w:rsid w:val="001E6AA5"/>
    <w:rsid w:val="001F02A0"/>
    <w:rsid w:val="001F0486"/>
    <w:rsid w:val="001F2605"/>
    <w:rsid w:val="001F461A"/>
    <w:rsid w:val="001F5F69"/>
    <w:rsid w:val="001F632A"/>
    <w:rsid w:val="001F6FAA"/>
    <w:rsid w:val="00201400"/>
    <w:rsid w:val="00202CD7"/>
    <w:rsid w:val="002049B5"/>
    <w:rsid w:val="002056A8"/>
    <w:rsid w:val="00205E74"/>
    <w:rsid w:val="00206F67"/>
    <w:rsid w:val="00207EEF"/>
    <w:rsid w:val="00210511"/>
    <w:rsid w:val="00212468"/>
    <w:rsid w:val="00214189"/>
    <w:rsid w:val="00215256"/>
    <w:rsid w:val="002166EF"/>
    <w:rsid w:val="0021782E"/>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71D25"/>
    <w:rsid w:val="002854D6"/>
    <w:rsid w:val="00285A5C"/>
    <w:rsid w:val="0028705B"/>
    <w:rsid w:val="00287220"/>
    <w:rsid w:val="002909D0"/>
    <w:rsid w:val="00290A1B"/>
    <w:rsid w:val="00292488"/>
    <w:rsid w:val="00296182"/>
    <w:rsid w:val="00296539"/>
    <w:rsid w:val="00296887"/>
    <w:rsid w:val="00297182"/>
    <w:rsid w:val="002A1E5D"/>
    <w:rsid w:val="002A2CF0"/>
    <w:rsid w:val="002A312F"/>
    <w:rsid w:val="002A41C9"/>
    <w:rsid w:val="002B4E74"/>
    <w:rsid w:val="002B702C"/>
    <w:rsid w:val="002B7D13"/>
    <w:rsid w:val="002C0DE1"/>
    <w:rsid w:val="002C1AB9"/>
    <w:rsid w:val="002C7AA4"/>
    <w:rsid w:val="002D139B"/>
    <w:rsid w:val="002D202B"/>
    <w:rsid w:val="002D5009"/>
    <w:rsid w:val="002D55DC"/>
    <w:rsid w:val="002D699A"/>
    <w:rsid w:val="002D69A7"/>
    <w:rsid w:val="002D6CAB"/>
    <w:rsid w:val="002E1BC9"/>
    <w:rsid w:val="002E27DE"/>
    <w:rsid w:val="002E4EF7"/>
    <w:rsid w:val="002E6926"/>
    <w:rsid w:val="002F0530"/>
    <w:rsid w:val="002F53C0"/>
    <w:rsid w:val="00301111"/>
    <w:rsid w:val="00301C1E"/>
    <w:rsid w:val="00303290"/>
    <w:rsid w:val="00304402"/>
    <w:rsid w:val="003051E8"/>
    <w:rsid w:val="00312518"/>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48A"/>
    <w:rsid w:val="00370938"/>
    <w:rsid w:val="00371AAD"/>
    <w:rsid w:val="0037275E"/>
    <w:rsid w:val="003729B8"/>
    <w:rsid w:val="00374D3F"/>
    <w:rsid w:val="00377155"/>
    <w:rsid w:val="0038033B"/>
    <w:rsid w:val="003806D0"/>
    <w:rsid w:val="003816B4"/>
    <w:rsid w:val="00381A1D"/>
    <w:rsid w:val="003821D5"/>
    <w:rsid w:val="0038308F"/>
    <w:rsid w:val="00383AA5"/>
    <w:rsid w:val="00385249"/>
    <w:rsid w:val="00385255"/>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D3111"/>
    <w:rsid w:val="003E2870"/>
    <w:rsid w:val="003E42EE"/>
    <w:rsid w:val="003E620B"/>
    <w:rsid w:val="003F04E7"/>
    <w:rsid w:val="003F0922"/>
    <w:rsid w:val="003F0A45"/>
    <w:rsid w:val="003F0B92"/>
    <w:rsid w:val="003F401E"/>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AC2"/>
    <w:rsid w:val="00441BDF"/>
    <w:rsid w:val="00443441"/>
    <w:rsid w:val="004434BE"/>
    <w:rsid w:val="00444F54"/>
    <w:rsid w:val="00444FF5"/>
    <w:rsid w:val="00445B7A"/>
    <w:rsid w:val="0044726F"/>
    <w:rsid w:val="00450062"/>
    <w:rsid w:val="004509D8"/>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5A7B"/>
    <w:rsid w:val="004875C8"/>
    <w:rsid w:val="00491DD7"/>
    <w:rsid w:val="00492AEA"/>
    <w:rsid w:val="00494840"/>
    <w:rsid w:val="004A4FFA"/>
    <w:rsid w:val="004A6791"/>
    <w:rsid w:val="004A797B"/>
    <w:rsid w:val="004B29D5"/>
    <w:rsid w:val="004B6878"/>
    <w:rsid w:val="004C064F"/>
    <w:rsid w:val="004C1984"/>
    <w:rsid w:val="004C3D17"/>
    <w:rsid w:val="004C4CCF"/>
    <w:rsid w:val="004C6BE2"/>
    <w:rsid w:val="004D08E8"/>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4E2D"/>
    <w:rsid w:val="005054D0"/>
    <w:rsid w:val="00513169"/>
    <w:rsid w:val="0051519F"/>
    <w:rsid w:val="0051595D"/>
    <w:rsid w:val="0051657E"/>
    <w:rsid w:val="0051750E"/>
    <w:rsid w:val="00517D24"/>
    <w:rsid w:val="0052007D"/>
    <w:rsid w:val="00521185"/>
    <w:rsid w:val="005226B9"/>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2475"/>
    <w:rsid w:val="005538DC"/>
    <w:rsid w:val="0055546E"/>
    <w:rsid w:val="005561FB"/>
    <w:rsid w:val="005578AA"/>
    <w:rsid w:val="00562A6C"/>
    <w:rsid w:val="005639EB"/>
    <w:rsid w:val="00563EA7"/>
    <w:rsid w:val="005679FF"/>
    <w:rsid w:val="0057014E"/>
    <w:rsid w:val="00570689"/>
    <w:rsid w:val="00570C82"/>
    <w:rsid w:val="00572195"/>
    <w:rsid w:val="005740EF"/>
    <w:rsid w:val="0057577E"/>
    <w:rsid w:val="0057674A"/>
    <w:rsid w:val="00580AAF"/>
    <w:rsid w:val="0058258A"/>
    <w:rsid w:val="005832B9"/>
    <w:rsid w:val="0058666F"/>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C64B6"/>
    <w:rsid w:val="005D098C"/>
    <w:rsid w:val="005D10C7"/>
    <w:rsid w:val="005D1584"/>
    <w:rsid w:val="005D2FC9"/>
    <w:rsid w:val="005D5AE4"/>
    <w:rsid w:val="005D63BE"/>
    <w:rsid w:val="005D7FAE"/>
    <w:rsid w:val="005E0C07"/>
    <w:rsid w:val="005E1687"/>
    <w:rsid w:val="005E3E3B"/>
    <w:rsid w:val="005E41AC"/>
    <w:rsid w:val="005E452E"/>
    <w:rsid w:val="005E4FAC"/>
    <w:rsid w:val="005E54B3"/>
    <w:rsid w:val="005E6219"/>
    <w:rsid w:val="005E62BE"/>
    <w:rsid w:val="005F0658"/>
    <w:rsid w:val="005F06B9"/>
    <w:rsid w:val="005F0815"/>
    <w:rsid w:val="005F168D"/>
    <w:rsid w:val="005F21AF"/>
    <w:rsid w:val="005F3119"/>
    <w:rsid w:val="00600748"/>
    <w:rsid w:val="00600E81"/>
    <w:rsid w:val="00603D2C"/>
    <w:rsid w:val="00610B4C"/>
    <w:rsid w:val="00611411"/>
    <w:rsid w:val="00614018"/>
    <w:rsid w:val="00614138"/>
    <w:rsid w:val="006177DB"/>
    <w:rsid w:val="00617F0C"/>
    <w:rsid w:val="006222ED"/>
    <w:rsid w:val="00622DDC"/>
    <w:rsid w:val="00622DF5"/>
    <w:rsid w:val="00623B52"/>
    <w:rsid w:val="00623DDD"/>
    <w:rsid w:val="00627807"/>
    <w:rsid w:val="006306AC"/>
    <w:rsid w:val="006307E2"/>
    <w:rsid w:val="00630F5E"/>
    <w:rsid w:val="00632392"/>
    <w:rsid w:val="006352DC"/>
    <w:rsid w:val="0064181A"/>
    <w:rsid w:val="00644071"/>
    <w:rsid w:val="006445BE"/>
    <w:rsid w:val="00644C68"/>
    <w:rsid w:val="00645329"/>
    <w:rsid w:val="00647DA5"/>
    <w:rsid w:val="00651A4B"/>
    <w:rsid w:val="006543EB"/>
    <w:rsid w:val="00656D6B"/>
    <w:rsid w:val="00656DF4"/>
    <w:rsid w:val="00660CED"/>
    <w:rsid w:val="00660E5F"/>
    <w:rsid w:val="00661A06"/>
    <w:rsid w:val="00663035"/>
    <w:rsid w:val="006633AE"/>
    <w:rsid w:val="00664523"/>
    <w:rsid w:val="0066760B"/>
    <w:rsid w:val="00670977"/>
    <w:rsid w:val="00671662"/>
    <w:rsid w:val="0067268A"/>
    <w:rsid w:val="00673C9E"/>
    <w:rsid w:val="00675649"/>
    <w:rsid w:val="006769E3"/>
    <w:rsid w:val="00677C3E"/>
    <w:rsid w:val="00680E35"/>
    <w:rsid w:val="00681B0A"/>
    <w:rsid w:val="00682361"/>
    <w:rsid w:val="006839FD"/>
    <w:rsid w:val="00683D53"/>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4489"/>
    <w:rsid w:val="006D6BA4"/>
    <w:rsid w:val="006E26A5"/>
    <w:rsid w:val="006E30EB"/>
    <w:rsid w:val="006E4862"/>
    <w:rsid w:val="006E4B8E"/>
    <w:rsid w:val="006E4C2B"/>
    <w:rsid w:val="006E67A8"/>
    <w:rsid w:val="006E6858"/>
    <w:rsid w:val="006E7154"/>
    <w:rsid w:val="006E71C1"/>
    <w:rsid w:val="006E7833"/>
    <w:rsid w:val="006F06AB"/>
    <w:rsid w:val="006F1B15"/>
    <w:rsid w:val="006F1E18"/>
    <w:rsid w:val="006F3936"/>
    <w:rsid w:val="006F400B"/>
    <w:rsid w:val="006F50D5"/>
    <w:rsid w:val="007011FC"/>
    <w:rsid w:val="00701DBD"/>
    <w:rsid w:val="00702465"/>
    <w:rsid w:val="007043EC"/>
    <w:rsid w:val="00705FAE"/>
    <w:rsid w:val="00706DAF"/>
    <w:rsid w:val="0070783C"/>
    <w:rsid w:val="007122C6"/>
    <w:rsid w:val="0071272E"/>
    <w:rsid w:val="0071667F"/>
    <w:rsid w:val="00717DEC"/>
    <w:rsid w:val="0072178E"/>
    <w:rsid w:val="00721C5A"/>
    <w:rsid w:val="00722153"/>
    <w:rsid w:val="007225F7"/>
    <w:rsid w:val="00722BFD"/>
    <w:rsid w:val="007256D5"/>
    <w:rsid w:val="00730EA3"/>
    <w:rsid w:val="0073154B"/>
    <w:rsid w:val="00731F53"/>
    <w:rsid w:val="00733B37"/>
    <w:rsid w:val="00741D5D"/>
    <w:rsid w:val="007420E6"/>
    <w:rsid w:val="00745260"/>
    <w:rsid w:val="00745BE8"/>
    <w:rsid w:val="00752719"/>
    <w:rsid w:val="00753222"/>
    <w:rsid w:val="007547BF"/>
    <w:rsid w:val="00754EFF"/>
    <w:rsid w:val="0075529D"/>
    <w:rsid w:val="007552E1"/>
    <w:rsid w:val="00755916"/>
    <w:rsid w:val="00762D27"/>
    <w:rsid w:val="0076557A"/>
    <w:rsid w:val="00766278"/>
    <w:rsid w:val="00767BB1"/>
    <w:rsid w:val="00770B1A"/>
    <w:rsid w:val="007712FD"/>
    <w:rsid w:val="00771312"/>
    <w:rsid w:val="00771D32"/>
    <w:rsid w:val="0077343E"/>
    <w:rsid w:val="00775A61"/>
    <w:rsid w:val="00777041"/>
    <w:rsid w:val="00777496"/>
    <w:rsid w:val="00781308"/>
    <w:rsid w:val="00781894"/>
    <w:rsid w:val="00781CB2"/>
    <w:rsid w:val="00783C8D"/>
    <w:rsid w:val="00784903"/>
    <w:rsid w:val="007850C7"/>
    <w:rsid w:val="007850F8"/>
    <w:rsid w:val="00792BB0"/>
    <w:rsid w:val="0079494F"/>
    <w:rsid w:val="00795888"/>
    <w:rsid w:val="00795A05"/>
    <w:rsid w:val="00795C17"/>
    <w:rsid w:val="00797874"/>
    <w:rsid w:val="007A0FCE"/>
    <w:rsid w:val="007A11AB"/>
    <w:rsid w:val="007A1F08"/>
    <w:rsid w:val="007A1FEA"/>
    <w:rsid w:val="007A2C1F"/>
    <w:rsid w:val="007A49C1"/>
    <w:rsid w:val="007A49F0"/>
    <w:rsid w:val="007A4B27"/>
    <w:rsid w:val="007A5141"/>
    <w:rsid w:val="007C114F"/>
    <w:rsid w:val="007C2A70"/>
    <w:rsid w:val="007C5659"/>
    <w:rsid w:val="007C64D0"/>
    <w:rsid w:val="007C7AC9"/>
    <w:rsid w:val="007D289B"/>
    <w:rsid w:val="007D31C8"/>
    <w:rsid w:val="007D4542"/>
    <w:rsid w:val="007D748C"/>
    <w:rsid w:val="007D7ACC"/>
    <w:rsid w:val="007E1FEF"/>
    <w:rsid w:val="007E30ED"/>
    <w:rsid w:val="007E3733"/>
    <w:rsid w:val="007E49F1"/>
    <w:rsid w:val="007E6181"/>
    <w:rsid w:val="007E6672"/>
    <w:rsid w:val="007F0771"/>
    <w:rsid w:val="007F0BDC"/>
    <w:rsid w:val="007F0D60"/>
    <w:rsid w:val="007F2E06"/>
    <w:rsid w:val="007F6110"/>
    <w:rsid w:val="007F7134"/>
    <w:rsid w:val="007F771F"/>
    <w:rsid w:val="00803F08"/>
    <w:rsid w:val="0080711E"/>
    <w:rsid w:val="0080752C"/>
    <w:rsid w:val="00810DA2"/>
    <w:rsid w:val="00812821"/>
    <w:rsid w:val="00816A18"/>
    <w:rsid w:val="00817536"/>
    <w:rsid w:val="00817B03"/>
    <w:rsid w:val="00821A0C"/>
    <w:rsid w:val="00821E9C"/>
    <w:rsid w:val="0082342B"/>
    <w:rsid w:val="00827C02"/>
    <w:rsid w:val="00831DF2"/>
    <w:rsid w:val="0083426E"/>
    <w:rsid w:val="00834D7C"/>
    <w:rsid w:val="0083619F"/>
    <w:rsid w:val="00842464"/>
    <w:rsid w:val="00843587"/>
    <w:rsid w:val="00846EE8"/>
    <w:rsid w:val="00846F37"/>
    <w:rsid w:val="0085076D"/>
    <w:rsid w:val="0085102E"/>
    <w:rsid w:val="00852139"/>
    <w:rsid w:val="00855AA1"/>
    <w:rsid w:val="008631A7"/>
    <w:rsid w:val="008643EC"/>
    <w:rsid w:val="00865A4E"/>
    <w:rsid w:val="008677F9"/>
    <w:rsid w:val="0087093E"/>
    <w:rsid w:val="00870C6B"/>
    <w:rsid w:val="00871066"/>
    <w:rsid w:val="008816DE"/>
    <w:rsid w:val="008879A8"/>
    <w:rsid w:val="00890873"/>
    <w:rsid w:val="008941A4"/>
    <w:rsid w:val="008950BB"/>
    <w:rsid w:val="0089789A"/>
    <w:rsid w:val="008A0B37"/>
    <w:rsid w:val="008A17B0"/>
    <w:rsid w:val="008A289A"/>
    <w:rsid w:val="008A6A0A"/>
    <w:rsid w:val="008B3B78"/>
    <w:rsid w:val="008B478A"/>
    <w:rsid w:val="008B5516"/>
    <w:rsid w:val="008B6662"/>
    <w:rsid w:val="008B757E"/>
    <w:rsid w:val="008B77DC"/>
    <w:rsid w:val="008C0198"/>
    <w:rsid w:val="008C523C"/>
    <w:rsid w:val="008C52CC"/>
    <w:rsid w:val="008C52CF"/>
    <w:rsid w:val="008C6C18"/>
    <w:rsid w:val="008C7560"/>
    <w:rsid w:val="008D108F"/>
    <w:rsid w:val="008D261F"/>
    <w:rsid w:val="008D34B1"/>
    <w:rsid w:val="008D5196"/>
    <w:rsid w:val="008D576A"/>
    <w:rsid w:val="008E1C4B"/>
    <w:rsid w:val="008E1D1F"/>
    <w:rsid w:val="008E4A3E"/>
    <w:rsid w:val="008E4B0B"/>
    <w:rsid w:val="008F2F0A"/>
    <w:rsid w:val="008F33C4"/>
    <w:rsid w:val="008F3BF1"/>
    <w:rsid w:val="008F708C"/>
    <w:rsid w:val="00900240"/>
    <w:rsid w:val="00901721"/>
    <w:rsid w:val="009038FB"/>
    <w:rsid w:val="00910366"/>
    <w:rsid w:val="00910E9A"/>
    <w:rsid w:val="009126D4"/>
    <w:rsid w:val="0091775D"/>
    <w:rsid w:val="0092044E"/>
    <w:rsid w:val="00923176"/>
    <w:rsid w:val="00923F88"/>
    <w:rsid w:val="0092406A"/>
    <w:rsid w:val="00925AA4"/>
    <w:rsid w:val="00926770"/>
    <w:rsid w:val="009303C7"/>
    <w:rsid w:val="00932DD4"/>
    <w:rsid w:val="00933DA7"/>
    <w:rsid w:val="00937D51"/>
    <w:rsid w:val="009430FB"/>
    <w:rsid w:val="0094417B"/>
    <w:rsid w:val="00945846"/>
    <w:rsid w:val="009521C8"/>
    <w:rsid w:val="00952CDD"/>
    <w:rsid w:val="009535CB"/>
    <w:rsid w:val="00953C4C"/>
    <w:rsid w:val="00956092"/>
    <w:rsid w:val="009569D5"/>
    <w:rsid w:val="00957FBE"/>
    <w:rsid w:val="009619D4"/>
    <w:rsid w:val="00963025"/>
    <w:rsid w:val="009678F7"/>
    <w:rsid w:val="009710CF"/>
    <w:rsid w:val="0097189F"/>
    <w:rsid w:val="009726C1"/>
    <w:rsid w:val="00972BC9"/>
    <w:rsid w:val="00974D32"/>
    <w:rsid w:val="009756D3"/>
    <w:rsid w:val="00976CFC"/>
    <w:rsid w:val="009778D6"/>
    <w:rsid w:val="009779B9"/>
    <w:rsid w:val="00977F1E"/>
    <w:rsid w:val="009801DB"/>
    <w:rsid w:val="00984E4C"/>
    <w:rsid w:val="00985133"/>
    <w:rsid w:val="009855EA"/>
    <w:rsid w:val="00991FD2"/>
    <w:rsid w:val="0099466F"/>
    <w:rsid w:val="00995A8D"/>
    <w:rsid w:val="0099783F"/>
    <w:rsid w:val="009A3513"/>
    <w:rsid w:val="009A475B"/>
    <w:rsid w:val="009B05DA"/>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14AF"/>
    <w:rsid w:val="009E3CEE"/>
    <w:rsid w:val="009E47C2"/>
    <w:rsid w:val="009E4F6B"/>
    <w:rsid w:val="009E68F9"/>
    <w:rsid w:val="009E6B29"/>
    <w:rsid w:val="009F4328"/>
    <w:rsid w:val="009F447F"/>
    <w:rsid w:val="009F589E"/>
    <w:rsid w:val="009F5E83"/>
    <w:rsid w:val="009F78D5"/>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47B63"/>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A4730"/>
    <w:rsid w:val="00AA6D38"/>
    <w:rsid w:val="00AB0D46"/>
    <w:rsid w:val="00AB2042"/>
    <w:rsid w:val="00AC3B1F"/>
    <w:rsid w:val="00AC62FE"/>
    <w:rsid w:val="00AC6FBD"/>
    <w:rsid w:val="00AC73A8"/>
    <w:rsid w:val="00AD1651"/>
    <w:rsid w:val="00AD6D51"/>
    <w:rsid w:val="00AD784D"/>
    <w:rsid w:val="00AD7EA0"/>
    <w:rsid w:val="00AE7ECF"/>
    <w:rsid w:val="00AF32C0"/>
    <w:rsid w:val="00AF385D"/>
    <w:rsid w:val="00B01A44"/>
    <w:rsid w:val="00B01F3F"/>
    <w:rsid w:val="00B024D8"/>
    <w:rsid w:val="00B0345E"/>
    <w:rsid w:val="00B0463F"/>
    <w:rsid w:val="00B04689"/>
    <w:rsid w:val="00B04DAF"/>
    <w:rsid w:val="00B06E2E"/>
    <w:rsid w:val="00B1171E"/>
    <w:rsid w:val="00B128C3"/>
    <w:rsid w:val="00B13D67"/>
    <w:rsid w:val="00B22880"/>
    <w:rsid w:val="00B2744D"/>
    <w:rsid w:val="00B34011"/>
    <w:rsid w:val="00B3401D"/>
    <w:rsid w:val="00B34F99"/>
    <w:rsid w:val="00B359D4"/>
    <w:rsid w:val="00B36407"/>
    <w:rsid w:val="00B37232"/>
    <w:rsid w:val="00B404F7"/>
    <w:rsid w:val="00B40CB0"/>
    <w:rsid w:val="00B413D4"/>
    <w:rsid w:val="00B4169D"/>
    <w:rsid w:val="00B43003"/>
    <w:rsid w:val="00B45455"/>
    <w:rsid w:val="00B47B9F"/>
    <w:rsid w:val="00B47E32"/>
    <w:rsid w:val="00B50B55"/>
    <w:rsid w:val="00B5250B"/>
    <w:rsid w:val="00B54456"/>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53EC"/>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40D7"/>
    <w:rsid w:val="00BC5573"/>
    <w:rsid w:val="00BC79CF"/>
    <w:rsid w:val="00BC7D5C"/>
    <w:rsid w:val="00BD3624"/>
    <w:rsid w:val="00BD41DE"/>
    <w:rsid w:val="00BD6179"/>
    <w:rsid w:val="00BD698D"/>
    <w:rsid w:val="00BE0098"/>
    <w:rsid w:val="00BE3768"/>
    <w:rsid w:val="00BE39EA"/>
    <w:rsid w:val="00BE5A7A"/>
    <w:rsid w:val="00BE7FD0"/>
    <w:rsid w:val="00BF301E"/>
    <w:rsid w:val="00BF33EC"/>
    <w:rsid w:val="00BF55B3"/>
    <w:rsid w:val="00BF6417"/>
    <w:rsid w:val="00BF7169"/>
    <w:rsid w:val="00C001E1"/>
    <w:rsid w:val="00C00B80"/>
    <w:rsid w:val="00C014D5"/>
    <w:rsid w:val="00C05B39"/>
    <w:rsid w:val="00C107F8"/>
    <w:rsid w:val="00C13693"/>
    <w:rsid w:val="00C17A7B"/>
    <w:rsid w:val="00C20D77"/>
    <w:rsid w:val="00C23424"/>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A91"/>
    <w:rsid w:val="00C54D7C"/>
    <w:rsid w:val="00C556F2"/>
    <w:rsid w:val="00C570CC"/>
    <w:rsid w:val="00C60972"/>
    <w:rsid w:val="00C61372"/>
    <w:rsid w:val="00C61F9A"/>
    <w:rsid w:val="00C629D4"/>
    <w:rsid w:val="00C659A0"/>
    <w:rsid w:val="00C6637E"/>
    <w:rsid w:val="00C679D2"/>
    <w:rsid w:val="00C7137D"/>
    <w:rsid w:val="00C743F6"/>
    <w:rsid w:val="00C76392"/>
    <w:rsid w:val="00C77217"/>
    <w:rsid w:val="00C80F00"/>
    <w:rsid w:val="00C81909"/>
    <w:rsid w:val="00C822DD"/>
    <w:rsid w:val="00C840A2"/>
    <w:rsid w:val="00C844C0"/>
    <w:rsid w:val="00C84718"/>
    <w:rsid w:val="00C90548"/>
    <w:rsid w:val="00C915D8"/>
    <w:rsid w:val="00C91C53"/>
    <w:rsid w:val="00C92968"/>
    <w:rsid w:val="00C942C4"/>
    <w:rsid w:val="00C977F7"/>
    <w:rsid w:val="00CA01B1"/>
    <w:rsid w:val="00CA1BB8"/>
    <w:rsid w:val="00CA24A3"/>
    <w:rsid w:val="00CA24CA"/>
    <w:rsid w:val="00CA2D5D"/>
    <w:rsid w:val="00CA5586"/>
    <w:rsid w:val="00CA64B3"/>
    <w:rsid w:val="00CB07B3"/>
    <w:rsid w:val="00CB0BAC"/>
    <w:rsid w:val="00CB0C0D"/>
    <w:rsid w:val="00CB4678"/>
    <w:rsid w:val="00CC2859"/>
    <w:rsid w:val="00CC2A9E"/>
    <w:rsid w:val="00CC2D59"/>
    <w:rsid w:val="00CC374A"/>
    <w:rsid w:val="00CC378F"/>
    <w:rsid w:val="00CC3863"/>
    <w:rsid w:val="00CC3EFE"/>
    <w:rsid w:val="00CC6CDA"/>
    <w:rsid w:val="00CC7245"/>
    <w:rsid w:val="00CC74AC"/>
    <w:rsid w:val="00CD27D7"/>
    <w:rsid w:val="00CD5D9F"/>
    <w:rsid w:val="00CD63FE"/>
    <w:rsid w:val="00CE607C"/>
    <w:rsid w:val="00CE6305"/>
    <w:rsid w:val="00CE692A"/>
    <w:rsid w:val="00CE6DD1"/>
    <w:rsid w:val="00CE7A1F"/>
    <w:rsid w:val="00CF18E0"/>
    <w:rsid w:val="00CF38D9"/>
    <w:rsid w:val="00D0127C"/>
    <w:rsid w:val="00D05768"/>
    <w:rsid w:val="00D078BA"/>
    <w:rsid w:val="00D07E0A"/>
    <w:rsid w:val="00D100DF"/>
    <w:rsid w:val="00D11CB9"/>
    <w:rsid w:val="00D129AE"/>
    <w:rsid w:val="00D12CD0"/>
    <w:rsid w:val="00D1373A"/>
    <w:rsid w:val="00D14B10"/>
    <w:rsid w:val="00D15875"/>
    <w:rsid w:val="00D16E98"/>
    <w:rsid w:val="00D1701D"/>
    <w:rsid w:val="00D17CE6"/>
    <w:rsid w:val="00D17F92"/>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6DEC"/>
    <w:rsid w:val="00D47CD1"/>
    <w:rsid w:val="00D52007"/>
    <w:rsid w:val="00D53C4E"/>
    <w:rsid w:val="00D54435"/>
    <w:rsid w:val="00D54E86"/>
    <w:rsid w:val="00D608CE"/>
    <w:rsid w:val="00D61DF7"/>
    <w:rsid w:val="00D6289F"/>
    <w:rsid w:val="00D62BE9"/>
    <w:rsid w:val="00D66BEA"/>
    <w:rsid w:val="00D6753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07D9"/>
    <w:rsid w:val="00DF2AC7"/>
    <w:rsid w:val="00E01AC7"/>
    <w:rsid w:val="00E042D0"/>
    <w:rsid w:val="00E10746"/>
    <w:rsid w:val="00E1196B"/>
    <w:rsid w:val="00E12697"/>
    <w:rsid w:val="00E14829"/>
    <w:rsid w:val="00E14F5C"/>
    <w:rsid w:val="00E15DBE"/>
    <w:rsid w:val="00E17311"/>
    <w:rsid w:val="00E213EF"/>
    <w:rsid w:val="00E21545"/>
    <w:rsid w:val="00E23B7D"/>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44A7"/>
    <w:rsid w:val="00E666A7"/>
    <w:rsid w:val="00E67FD9"/>
    <w:rsid w:val="00E70875"/>
    <w:rsid w:val="00E71764"/>
    <w:rsid w:val="00E77D6D"/>
    <w:rsid w:val="00E80050"/>
    <w:rsid w:val="00E8108B"/>
    <w:rsid w:val="00E82390"/>
    <w:rsid w:val="00E829CA"/>
    <w:rsid w:val="00E82D2A"/>
    <w:rsid w:val="00E860AB"/>
    <w:rsid w:val="00E91173"/>
    <w:rsid w:val="00EA28BC"/>
    <w:rsid w:val="00EA3969"/>
    <w:rsid w:val="00EA4A0C"/>
    <w:rsid w:val="00EA6B8C"/>
    <w:rsid w:val="00EA77D4"/>
    <w:rsid w:val="00EB03C5"/>
    <w:rsid w:val="00EB174F"/>
    <w:rsid w:val="00EB32B9"/>
    <w:rsid w:val="00EC0B27"/>
    <w:rsid w:val="00EC0DAE"/>
    <w:rsid w:val="00EC1A0B"/>
    <w:rsid w:val="00EC2DF9"/>
    <w:rsid w:val="00EC4969"/>
    <w:rsid w:val="00EC52CE"/>
    <w:rsid w:val="00EC798B"/>
    <w:rsid w:val="00ED1871"/>
    <w:rsid w:val="00ED54C6"/>
    <w:rsid w:val="00ED5FED"/>
    <w:rsid w:val="00ED609C"/>
    <w:rsid w:val="00ED7089"/>
    <w:rsid w:val="00ED782A"/>
    <w:rsid w:val="00EE0B80"/>
    <w:rsid w:val="00EE54B2"/>
    <w:rsid w:val="00EE5BE5"/>
    <w:rsid w:val="00EE6C34"/>
    <w:rsid w:val="00EF1411"/>
    <w:rsid w:val="00EF3BC5"/>
    <w:rsid w:val="00EF7192"/>
    <w:rsid w:val="00F02B83"/>
    <w:rsid w:val="00F0421F"/>
    <w:rsid w:val="00F04B49"/>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36CE3"/>
    <w:rsid w:val="00F40A6E"/>
    <w:rsid w:val="00F411A7"/>
    <w:rsid w:val="00F41CB1"/>
    <w:rsid w:val="00F44A77"/>
    <w:rsid w:val="00F44E23"/>
    <w:rsid w:val="00F45176"/>
    <w:rsid w:val="00F45CBF"/>
    <w:rsid w:val="00F466F1"/>
    <w:rsid w:val="00F47668"/>
    <w:rsid w:val="00F47BF3"/>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7F8D"/>
    <w:rsid w:val="00F916DD"/>
    <w:rsid w:val="00F9589D"/>
    <w:rsid w:val="00F97348"/>
    <w:rsid w:val="00FA0216"/>
    <w:rsid w:val="00FA066E"/>
    <w:rsid w:val="00FA0E1A"/>
    <w:rsid w:val="00FA1738"/>
    <w:rsid w:val="00FA1C19"/>
    <w:rsid w:val="00FA6513"/>
    <w:rsid w:val="00FA715A"/>
    <w:rsid w:val="00FA73AB"/>
    <w:rsid w:val="00FB0F82"/>
    <w:rsid w:val="00FB1A42"/>
    <w:rsid w:val="00FB2B6F"/>
    <w:rsid w:val="00FB2CF9"/>
    <w:rsid w:val="00FB5933"/>
    <w:rsid w:val="00FB7A5F"/>
    <w:rsid w:val="00FC045A"/>
    <w:rsid w:val="00FC217C"/>
    <w:rsid w:val="00FC590B"/>
    <w:rsid w:val="00FC730E"/>
    <w:rsid w:val="00FD1D2E"/>
    <w:rsid w:val="00FD21C0"/>
    <w:rsid w:val="00FD3F4D"/>
    <w:rsid w:val="00FD7655"/>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image" Target="media/image4.jpg"/><Relationship Id="rId10" Type="http://schemas.openxmlformats.org/officeDocument/2006/relationships/hyperlink" Target="http://CRAN.R-project.org/package=nlme" TargetMode="External"/><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footer" Target="footer2.xml"/><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1F4A0-5B8B-444D-8C3D-CCCE3D585BAA}">
  <we:reference id="wa104382081" version="1.46.0.0" store="en-GB" storeType="OMEX"/>
  <we:alternateReferences>
    <we:reference id="WA104382081" version="1.46.0.0" store="en-GB" storeType="OMEX"/>
  </we:alternateReferences>
  <we:properties>
    <we:property name="MENDELEY_CITATIONS" value="[]"/>
    <we:property name="MENDELEY_CITATIONS_STYLE" value="{&quot;id&quot;:&quot;https://www.zotero.org/styles/harvard1&quot;,&quot;title&quot;:&quot;Harvard reference format 1 (deprecated)&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910</Words>
  <Characters>44892</Characters>
  <Application>Microsoft Office Word</Application>
  <DocSecurity>0</DocSecurity>
  <Lines>932</Lines>
  <Paragraphs>33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5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R</cp:lastModifiedBy>
  <cp:revision>2</cp:revision>
  <dcterms:created xsi:type="dcterms:W3CDTF">2022-06-28T11:26:00Z</dcterms:created>
  <dcterms:modified xsi:type="dcterms:W3CDTF">2022-06-2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